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49B3" w:rsidRDefault="003644B5">
      <w:r>
        <w:t>The following supplementary material is available for this article online.</w:t>
      </w:r>
    </w:p>
    <w:p w:rsidR="003644B5" w:rsidRDefault="003644B5" w:rsidP="003644B5">
      <w:pPr>
        <w:spacing w:line="480" w:lineRule="auto"/>
        <w:jc w:val="both"/>
      </w:pPr>
    </w:p>
    <w:p w:rsidR="003644B5" w:rsidRDefault="003644B5" w:rsidP="003644B5">
      <w:pPr>
        <w:spacing w:line="480" w:lineRule="auto"/>
        <w:jc w:val="both"/>
      </w:pPr>
      <w:r>
        <w:t>Supplementary text</w:t>
      </w:r>
    </w:p>
    <w:p w:rsidR="003644B5" w:rsidRPr="001177A2" w:rsidRDefault="003644B5" w:rsidP="003644B5">
      <w:pPr>
        <w:spacing w:line="480" w:lineRule="auto"/>
        <w:jc w:val="both"/>
        <w:rPr>
          <w:i/>
        </w:rPr>
      </w:pPr>
      <w:r w:rsidRPr="001177A2">
        <w:rPr>
          <w:i/>
        </w:rPr>
        <w:t>Methodology for obtaining sequences of cytochrome oxidase subunit I (COI)</w:t>
      </w:r>
    </w:p>
    <w:p w:rsidR="003644B5" w:rsidRPr="0059584B" w:rsidRDefault="003644B5" w:rsidP="003644B5">
      <w:pPr>
        <w:spacing w:line="480" w:lineRule="auto"/>
        <w:jc w:val="both"/>
      </w:pPr>
      <w:r>
        <w:t xml:space="preserve">A 655 </w:t>
      </w:r>
      <w:proofErr w:type="spellStart"/>
      <w:r>
        <w:t>bp</w:t>
      </w:r>
      <w:proofErr w:type="spellEnd"/>
      <w:r>
        <w:t xml:space="preserve"> fragment of the COI gene was amplified in nine tawny pipits (four from north</w:t>
      </w:r>
      <w:r w:rsidR="00727ADE">
        <w:t>ern A</w:t>
      </w:r>
      <w:r>
        <w:t xml:space="preserve">frica, including two confirmed resident birds from Morocco, and five from the Iberian Peninsula) and sixteen Berthelot’s pipits (ten from the Canary Islands, three from </w:t>
      </w:r>
      <w:proofErr w:type="spellStart"/>
      <w:r>
        <w:t>Selvagens</w:t>
      </w:r>
      <w:proofErr w:type="spellEnd"/>
      <w:r>
        <w:t xml:space="preserve"> and three from Madeira) using primers PasserF1 and PasserR1 </w:t>
      </w:r>
      <w:r w:rsidR="00E102F2">
        <w:fldChar w:fldCharType="begin"/>
      </w:r>
      <w:r>
        <w:instrText xml:space="preserve"> ADDIN EN.CITE &lt;EndNote&gt;&lt;Cite&gt;&lt;Author&gt;Lohman&lt;/Author&gt;&lt;Year&gt;2009&lt;/Year&gt;&lt;RecNum&gt;436&lt;/RecNum&gt;&lt;DisplayText&gt;(Lohman&lt;style face="italic"&gt; et al.&lt;/style&gt; 2009)&lt;/DisplayText&gt;&lt;record&gt;&lt;rec-number&gt;436&lt;/rec-number&gt;&lt;foreign-keys&gt;&lt;key app="EN" db-id="fvzztfrpnx2x55e5sxcxttrw0wrpeztdva9e"&gt;436&lt;/key&gt;&lt;/foreign-keys&gt;&lt;ref-type name="Journal Article"&gt;17&lt;/ref-type&gt;&lt;contributors&gt;&lt;authors&gt;&lt;author&gt;Lohman, David J.&lt;/author&gt;&lt;author&gt;Prawiradilaga, Dewi M.&lt;/author&gt;&lt;author&gt;Meier, Rudolf&lt;/author&gt;&lt;/authors&gt;&lt;/contributors&gt;&lt;titles&gt;&lt;title&gt;Improved COI barcoding primers for Southeast Asian perching birds (Aves: Passeriformes)&lt;/title&gt;&lt;secondary-title&gt;Molecular Ecology Resources&lt;/secondary-title&gt;&lt;/titles&gt;&lt;periodical&gt;&lt;full-title&gt;Molecular Ecology Resources&lt;/full-title&gt;&lt;abbr-1&gt;Mol. Ecol. Resour.&lt;/abbr-1&gt;&lt;/periodical&gt;&lt;pages&gt;37-40&lt;/pages&gt;&lt;volume&gt;9&lt;/volume&gt;&lt;number&gt;1&lt;/number&gt;&lt;dates&gt;&lt;year&gt;2009&lt;/year&gt;&lt;pub-dates&gt;&lt;date&gt;Jan&lt;/date&gt;&lt;/pub-dates&gt;&lt;/dates&gt;&lt;isbn&gt;1755-098X&lt;/isbn&gt;&lt;accession-num&gt;WOS:000262678900004&lt;/accession-num&gt;&lt;urls&gt;&lt;related-urls&gt;&lt;url&gt;&amp;lt;Go to ISI&amp;gt;://WOS:000262678900004&lt;/url&gt;&lt;/related-urls&gt;&lt;/urls&gt;&lt;electronic-resource-num&gt;10.1111/j.1755-0998.2008.02221.x&lt;/electronic-resource-num&gt;&lt;/record&gt;&lt;/Cite&gt;&lt;/EndNote&gt;</w:instrText>
      </w:r>
      <w:r w:rsidR="00E102F2">
        <w:fldChar w:fldCharType="separate"/>
      </w:r>
      <w:r>
        <w:rPr>
          <w:noProof/>
        </w:rPr>
        <w:t>(</w:t>
      </w:r>
      <w:hyperlink w:anchor="_ENREF_46" w:tooltip="Lohman, 2009 #436" w:history="1">
        <w:r>
          <w:rPr>
            <w:noProof/>
          </w:rPr>
          <w:t>Lohman</w:t>
        </w:r>
        <w:r w:rsidRPr="0059584B">
          <w:rPr>
            <w:i/>
            <w:noProof/>
          </w:rPr>
          <w:t xml:space="preserve"> et al.</w:t>
        </w:r>
        <w:r>
          <w:rPr>
            <w:noProof/>
          </w:rPr>
          <w:t xml:space="preserve"> 2009</w:t>
        </w:r>
      </w:hyperlink>
      <w:r>
        <w:rPr>
          <w:noProof/>
        </w:rPr>
        <w:t>)</w:t>
      </w:r>
      <w:r w:rsidR="00E102F2">
        <w:fldChar w:fldCharType="end"/>
      </w:r>
      <w:r>
        <w:t xml:space="preserve"> following thermal conditions described in </w:t>
      </w:r>
      <w:proofErr w:type="spellStart"/>
      <w:r>
        <w:t>Lohman</w:t>
      </w:r>
      <w:proofErr w:type="spellEnd"/>
      <w:r>
        <w:t xml:space="preserve"> </w:t>
      </w:r>
      <w:r>
        <w:rPr>
          <w:i/>
        </w:rPr>
        <w:t xml:space="preserve">et al. </w:t>
      </w:r>
      <w:r>
        <w:t xml:space="preserve">(2009). Amplification was carried out in 10 µl reactions using a Tetrad </w:t>
      </w:r>
      <w:proofErr w:type="spellStart"/>
      <w:r>
        <w:t>thermocycler</w:t>
      </w:r>
      <w:proofErr w:type="spellEnd"/>
      <w:r>
        <w:t xml:space="preserve"> (MJ Research</w:t>
      </w:r>
      <w:r w:rsidRPr="00751230">
        <w:t>)</w:t>
      </w:r>
      <w:r>
        <w:t xml:space="preserve">, including </w:t>
      </w:r>
      <w:proofErr w:type="spellStart"/>
      <w:r>
        <w:t>TopTaq</w:t>
      </w:r>
      <w:proofErr w:type="spellEnd"/>
      <w:r>
        <w:t xml:space="preserve"> polymerase master mix</w:t>
      </w:r>
      <w:r w:rsidRPr="00751230">
        <w:t xml:space="preserve"> (</w:t>
      </w:r>
      <w:proofErr w:type="spellStart"/>
      <w:r w:rsidRPr="00751230">
        <w:t>Qiagen</w:t>
      </w:r>
      <w:proofErr w:type="spellEnd"/>
      <w:r w:rsidRPr="00751230">
        <w:t>),</w:t>
      </w:r>
      <w:r>
        <w:t xml:space="preserve"> 0.5 µM of each primer and ca. 30 ng of DNA. Amplified fragments were visualized in 2% agarose gels stained with ethidium bromide and purified using a mixture of recombinant alkaline phosphatase and exonuclease I, incubating at 37°C for 30 </w:t>
      </w:r>
      <w:proofErr w:type="spellStart"/>
      <w:r>
        <w:t>mins</w:t>
      </w:r>
      <w:proofErr w:type="spellEnd"/>
      <w:r>
        <w:t xml:space="preserve">, followed by enzyme inactivation at 95°C for 5 </w:t>
      </w:r>
      <w:proofErr w:type="spellStart"/>
      <w:r>
        <w:t>mins</w:t>
      </w:r>
      <w:proofErr w:type="spellEnd"/>
      <w:r>
        <w:t xml:space="preserve">. Amplified fragments were sequenced using the </w:t>
      </w:r>
      <w:proofErr w:type="spellStart"/>
      <w:r>
        <w:t>BigDye</w:t>
      </w:r>
      <w:proofErr w:type="spellEnd"/>
      <w:r>
        <w:t xml:space="preserve"> terminator kit (Applied </w:t>
      </w:r>
      <w:proofErr w:type="spellStart"/>
      <w:r>
        <w:t>Biosystems</w:t>
      </w:r>
      <w:proofErr w:type="spellEnd"/>
      <w:r>
        <w:t xml:space="preserve">) using the following thermal profile: 96°C for 2 </w:t>
      </w:r>
      <w:proofErr w:type="spellStart"/>
      <w:r>
        <w:t>mins</w:t>
      </w:r>
      <w:proofErr w:type="spellEnd"/>
      <w:r>
        <w:t xml:space="preserve">, followed by 25 cycles of 96°C for 10 s, 50°C for 5 s and 60°C for 4 </w:t>
      </w:r>
      <w:proofErr w:type="spellStart"/>
      <w:r>
        <w:t>mins</w:t>
      </w:r>
      <w:proofErr w:type="spellEnd"/>
      <w:r>
        <w:t xml:space="preserve">. Products were visualized in an ABI genetic </w:t>
      </w:r>
      <w:proofErr w:type="spellStart"/>
      <w:r>
        <w:t>analyzer</w:t>
      </w:r>
      <w:proofErr w:type="spellEnd"/>
      <w:r>
        <w:t xml:space="preserve"> (Applied </w:t>
      </w:r>
      <w:proofErr w:type="spellStart"/>
      <w:r>
        <w:t>Biosystems</w:t>
      </w:r>
      <w:proofErr w:type="spellEnd"/>
      <w:r>
        <w:t>).</w:t>
      </w:r>
      <w:r w:rsidDel="006C4AE2">
        <w:t xml:space="preserve"> </w:t>
      </w:r>
      <w:r>
        <w:t xml:space="preserve">Sequences were aligned and edited in </w:t>
      </w:r>
      <w:proofErr w:type="spellStart"/>
      <w:r>
        <w:t>BioEdit</w:t>
      </w:r>
      <w:proofErr w:type="spellEnd"/>
      <w:r>
        <w:t xml:space="preserve"> 7.0.9.0 </w:t>
      </w:r>
      <w:r w:rsidR="00E102F2">
        <w:fldChar w:fldCharType="begin"/>
      </w:r>
      <w:r>
        <w:instrText xml:space="preserve"> ADDIN EN.CITE &lt;EndNote&gt;&lt;Cite&gt;&lt;Author&gt;Hall&lt;/Author&gt;&lt;Year&gt;1999&lt;/Year&gt;&lt;RecNum&gt;92&lt;/RecNum&gt;&lt;DisplayText&gt;(Hall 1999)&lt;/DisplayText&gt;&lt;record&gt;&lt;rec-number&gt;92&lt;/rec-number&gt;&lt;foreign-keys&gt;&lt;key app="EN" db-id="fvzztfrpnx2x55e5sxcxttrw0wrpeztdva9e"&gt;92&lt;/key&gt;&lt;/foreign-keys&gt;&lt;ref-type name="Journal Article"&gt;17&lt;/ref-type&gt;&lt;contributors&gt;&lt;authors&gt;&lt;author&gt;Hall, T. A.&lt;/author&gt;&lt;/authors&gt;&lt;/contributors&gt;&lt;titles&gt;&lt;title&gt;BioEdit: a user friendly biological sequence alignment editor and analysis program for Windows 95/98/NT.&lt;/title&gt;&lt;secondary-title&gt;Nucleic Acid Symposium Series&lt;/secondary-title&gt;&lt;/titles&gt;&lt;periodical&gt;&lt;full-title&gt;Nucleic Acid Symposium Series&lt;/full-title&gt;&lt;/periodical&gt;&lt;pages&gt;95-98&lt;/pages&gt;&lt;volume&gt;41&lt;/volume&gt;&lt;dates&gt;&lt;year&gt;1999&lt;/year&gt;&lt;/dates&gt;&lt;urls&gt;&lt;/urls&gt;&lt;/record&gt;&lt;/Cite&gt;&lt;/EndNote&gt;</w:instrText>
      </w:r>
      <w:r w:rsidR="00E102F2">
        <w:fldChar w:fldCharType="separate"/>
      </w:r>
      <w:r>
        <w:rPr>
          <w:noProof/>
        </w:rPr>
        <w:t>(</w:t>
      </w:r>
      <w:hyperlink w:anchor="_ENREF_32" w:tooltip="Hall, 1999 #92" w:history="1">
        <w:r>
          <w:rPr>
            <w:noProof/>
          </w:rPr>
          <w:t>Hall 1999</w:t>
        </w:r>
      </w:hyperlink>
      <w:r>
        <w:rPr>
          <w:noProof/>
        </w:rPr>
        <w:t>)</w:t>
      </w:r>
      <w:r w:rsidR="00E102F2">
        <w:fldChar w:fldCharType="end"/>
      </w:r>
      <w:r>
        <w:t>. For divergence time estimates we included a further five sequences of t</w:t>
      </w:r>
      <w:r w:rsidR="001C1C6E">
        <w:t xml:space="preserve">awny pipit COI published in </w:t>
      </w:r>
      <w:proofErr w:type="spellStart"/>
      <w:r w:rsidR="001C1C6E">
        <w:t>GenB</w:t>
      </w:r>
      <w:r>
        <w:t>ank</w:t>
      </w:r>
      <w:proofErr w:type="spellEnd"/>
      <w:r>
        <w:t xml:space="preserve"> (Accession numbers GQ481330-34). The software BEAST v 1.8.0 </w:t>
      </w:r>
      <w:r w:rsidR="00E102F2">
        <w:fldChar w:fldCharType="begin"/>
      </w:r>
      <w:r>
        <w:instrText xml:space="preserve"> ADDIN EN.CITE &lt;EndNote&gt;&lt;Cite&gt;&lt;Author&gt;Drummond&lt;/Author&gt;&lt;Year&gt;2007&lt;/Year&gt;&lt;RecNum&gt;441&lt;/RecNum&gt;&lt;DisplayText&gt;(Drummond &amp;amp; Rambaut 2007)&lt;/DisplayText&gt;&lt;record&gt;&lt;rec-number&gt;441&lt;/rec-number&gt;&lt;foreign-keys&gt;&lt;key app="EN" db-id="fvzztfrpnx2x55e5sxcxttrw0wrpeztdva9e"&gt;441&lt;/key&gt;&lt;/foreign-keys&gt;&lt;ref-type name="Journal Article"&gt;17&lt;/ref-type&gt;&lt;contributors&gt;&lt;authors&gt;&lt;author&gt;Drummond, Alexei J.&lt;/author&gt;&lt;author&gt;Rambaut, Andrew&lt;/author&gt;&lt;/authors&gt;&lt;/contributors&gt;&lt;titles&gt;&lt;title&gt;BEAST: Bayesian evolutionary analysis by sampling trees&lt;/title&gt;&lt;secondary-title&gt;Bmc Evolutionary Biology&lt;/secondary-title&gt;&lt;/titles&gt;&lt;periodical&gt;&lt;full-title&gt;Bmc Evolutionary Biology&lt;/full-title&gt;&lt;/periodical&gt;&lt;volume&gt;7&lt;/volume&gt;&lt;dates&gt;&lt;year&gt;2007&lt;/year&gt;&lt;pub-dates&gt;&lt;date&gt;Nov 8&lt;/date&gt;&lt;/pub-dates&gt;&lt;/dates&gt;&lt;isbn&gt;1471-2148&lt;/isbn&gt;&lt;accession-num&gt;WOS:000253468300001&lt;/accession-num&gt;&lt;urls&gt;&lt;related-urls&gt;&lt;url&gt;&amp;lt;Go to ISI&amp;gt;://WOS:000253468300001&lt;/url&gt;&lt;/related-urls&gt;&lt;/urls&gt;&lt;electronic-resource-num&gt;214&amp;#xD;10.1186/1471-2148-7-214&lt;/electronic-resource-num&gt;&lt;/record&gt;&lt;/Cite&gt;&lt;/EndNote&gt;</w:instrText>
      </w:r>
      <w:r w:rsidR="00E102F2">
        <w:fldChar w:fldCharType="separate"/>
      </w:r>
      <w:r>
        <w:rPr>
          <w:noProof/>
        </w:rPr>
        <w:t>(</w:t>
      </w:r>
      <w:hyperlink w:anchor="_ENREF_16" w:tooltip="Drummond, 2007 #441" w:history="1">
        <w:r>
          <w:rPr>
            <w:noProof/>
          </w:rPr>
          <w:t>Drummond &amp; Rambaut 2007</w:t>
        </w:r>
      </w:hyperlink>
      <w:r>
        <w:rPr>
          <w:noProof/>
        </w:rPr>
        <w:t>)</w:t>
      </w:r>
      <w:r w:rsidR="00E102F2">
        <w:fldChar w:fldCharType="end"/>
      </w:r>
      <w:r>
        <w:t xml:space="preserve"> was used to estimate divergence times between COI sequences of Berthelot’s and tawny pipits </w:t>
      </w:r>
      <w:r w:rsidRPr="00771FD8">
        <w:t>using constant size population priors, the Hasegawa-</w:t>
      </w:r>
      <w:proofErr w:type="spellStart"/>
      <w:r w:rsidRPr="00771FD8">
        <w:t>Kishino</w:t>
      </w:r>
      <w:proofErr w:type="spellEnd"/>
      <w:r w:rsidRPr="00771FD8">
        <w:t xml:space="preserve">-Yano (HKY) </w:t>
      </w:r>
      <w:r>
        <w:t xml:space="preserve">nucleotide </w:t>
      </w:r>
      <w:r w:rsidRPr="00771FD8">
        <w:t>substitution model and a strict clock with a divergence rate of 2.1% per million years</w:t>
      </w:r>
      <w:r>
        <w:t xml:space="preserve"> </w:t>
      </w:r>
      <w:r w:rsidR="00E102F2">
        <w:fldChar w:fldCharType="begin"/>
      </w:r>
      <w:r>
        <w:instrText xml:space="preserve"> ADDIN EN.CITE &lt;EndNote&gt;&lt;Cite&gt;&lt;Author&gt;Weir&lt;/Author&gt;&lt;Year&gt;2008&lt;/Year&gt;&lt;RecNum&gt;443&lt;/RecNum&gt;&lt;DisplayText&gt;(Weir &amp;amp; Schluter 2008)&lt;/DisplayText&gt;&lt;record&gt;&lt;rec-number&gt;443&lt;/rec-number&gt;&lt;foreign-keys&gt;&lt;key app="EN" db-id="fvzztfrpnx2x55e5sxcxttrw0wrpeztdva9e"&gt;443&lt;/key&gt;&lt;/foreign-keys&gt;&lt;ref-type name="Journal Article"&gt;17&lt;/ref-type&gt;&lt;contributors&gt;&lt;authors&gt;&lt;author&gt;Weir, J. T.&lt;/author&gt;&lt;author&gt;Schluter, D.&lt;/author&gt;&lt;/authors&gt;&lt;/contributors&gt;&lt;titles&gt;&lt;title&gt;Calibrating the avian molecular clock&lt;/title&gt;&lt;secondary-title&gt;Molecular Ecology&lt;/secondary-title&gt;&lt;/titles&gt;&lt;periodical&gt;&lt;full-title&gt;Molecular Ecology&lt;/full-title&gt;&lt;abbr-1&gt;Mol. Ecol.&lt;/abbr-1&gt;&lt;/periodical&gt;&lt;pages&gt;2321-2328&lt;/pages&gt;&lt;volume&gt;17&lt;/volume&gt;&lt;number&gt;10&lt;/number&gt;&lt;dates&gt;&lt;year&gt;2008&lt;/year&gt;&lt;pub-dates&gt;&lt;date&gt;May&lt;/date&gt;&lt;/pub-dates&gt;&lt;/dates&gt;&lt;isbn&gt;0962-1083&lt;/isbn&gt;&lt;accession-num&gt;WOS:000255464800001&lt;/accession-num&gt;&lt;urls&gt;&lt;related-urls&gt;&lt;url&gt;&amp;lt;Go to ISI&amp;gt;://WOS:000255464800001&lt;/url&gt;&lt;/related-urls&gt;&lt;/urls&gt;&lt;electronic-resource-num&gt;10.1111/j.1365-294X.2008.03742.x&lt;/electronic-resource-num&gt;&lt;/record&gt;&lt;/Cite&gt;&lt;/EndNote&gt;</w:instrText>
      </w:r>
      <w:r w:rsidR="00E102F2">
        <w:fldChar w:fldCharType="separate"/>
      </w:r>
      <w:r>
        <w:rPr>
          <w:noProof/>
        </w:rPr>
        <w:t>(</w:t>
      </w:r>
      <w:hyperlink w:anchor="_ENREF_86" w:tooltip="Weir, 2008 #443" w:history="1">
        <w:r>
          <w:rPr>
            <w:noProof/>
          </w:rPr>
          <w:t>Weir &amp; Schluter 2008</w:t>
        </w:r>
      </w:hyperlink>
      <w:r>
        <w:rPr>
          <w:noProof/>
        </w:rPr>
        <w:t>)</w:t>
      </w:r>
      <w:r w:rsidR="00E102F2">
        <w:fldChar w:fldCharType="end"/>
      </w:r>
      <w:r w:rsidRPr="00771FD8">
        <w:t xml:space="preserve">. The software was run for 10 million generations with a burn in of 1 million generations. The software Tracer </w:t>
      </w:r>
      <w:r>
        <w:t xml:space="preserve">v </w:t>
      </w:r>
      <w:r w:rsidRPr="00771FD8">
        <w:t xml:space="preserve">1.5 </w:t>
      </w:r>
      <w:r w:rsidR="00E102F2">
        <w:fldChar w:fldCharType="begin"/>
      </w:r>
      <w:r>
        <w:instrText xml:space="preserve"> ADDIN EN.CITE &lt;EndNote&gt;&lt;Cite&gt;&lt;Author&gt;Rambaut&lt;/Author&gt;&lt;Year&gt;2009&lt;/Year&gt;&lt;RecNum&gt;442&lt;/RecNum&gt;&lt;DisplayText&gt;(Rambaut &amp;amp; Drummond 2009)&lt;/DisplayText&gt;&lt;record&gt;&lt;rec-number&gt;442&lt;/rec-number&gt;&lt;foreign-keys&gt;&lt;key app="EN" db-id="fvzztfrpnx2x55e5sxcxttrw0wrpeztdva9e"&gt;442&lt;/key&gt;&lt;/foreign-keys&gt;&lt;ref-type name="Computer Program"&gt;9&lt;/ref-type&gt;&lt;contributors&gt;&lt;authors&gt;&lt;author&gt;Rambaut, A&lt;/author&gt;&lt;author&gt;Drummond, AJ&lt;/author&gt;&lt;/authors&gt;&lt;/contributors&gt;&lt;titles&gt;&lt;title&gt;Tracer v1. 5 Available from http://beast.bio.ed.ac.uk&lt;/title&gt;&lt;/titles&gt;&lt;dates&gt;&lt;year&gt;2009&lt;/year&gt;&lt;/dates&gt;&lt;urls&gt;&lt;related-urls&gt;&lt;url&gt;http://beast.bio.ed.ac.uk&lt;/url&gt;&lt;/related-urls&gt;&lt;/urls&gt;&lt;/record&gt;&lt;/Cite&gt;&lt;/EndNote&gt;</w:instrText>
      </w:r>
      <w:r w:rsidR="00E102F2">
        <w:fldChar w:fldCharType="separate"/>
      </w:r>
      <w:r>
        <w:rPr>
          <w:noProof/>
        </w:rPr>
        <w:t>(</w:t>
      </w:r>
      <w:hyperlink w:anchor="_ENREF_67" w:tooltip="Rambaut, 2009 #442" w:history="1">
        <w:r>
          <w:rPr>
            <w:noProof/>
          </w:rPr>
          <w:t>Rambaut &amp; Drummond 2009</w:t>
        </w:r>
      </w:hyperlink>
      <w:r>
        <w:rPr>
          <w:noProof/>
        </w:rPr>
        <w:t>)</w:t>
      </w:r>
      <w:r w:rsidR="00E102F2">
        <w:fldChar w:fldCharType="end"/>
      </w:r>
      <w:r>
        <w:t xml:space="preserve"> </w:t>
      </w:r>
      <w:r w:rsidRPr="00771FD8">
        <w:t xml:space="preserve">was then used to assess convergence </w:t>
      </w:r>
      <w:r>
        <w:t>of the chains and to obtain the</w:t>
      </w:r>
      <w:r w:rsidRPr="00771FD8">
        <w:t xml:space="preserve"> mean and 95% intervals of highest posterior density (HPD) estimates of divergence time.</w:t>
      </w:r>
      <w:r>
        <w:t xml:space="preserve"> </w:t>
      </w:r>
    </w:p>
    <w:p w:rsidR="003644B5" w:rsidRPr="005941CE" w:rsidRDefault="003644B5" w:rsidP="003644B5">
      <w:pPr>
        <w:jc w:val="both"/>
        <w:sectPr w:rsidR="003644B5" w:rsidRPr="005941CE" w:rsidSect="000E4B80">
          <w:pgSz w:w="11907" w:h="16839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0123E6" w:rsidRDefault="00727ADE" w:rsidP="003644B5">
      <w:pPr>
        <w:spacing w:line="480" w:lineRule="auto"/>
        <w:jc w:val="both"/>
      </w:pPr>
      <w:r>
        <w:lastRenderedPageBreak/>
        <w:t>Table S1. Number of individuals</w:t>
      </w:r>
      <w:r w:rsidR="000123E6">
        <w:t xml:space="preserve"> screened per island at each TLR locus.</w:t>
      </w:r>
    </w:p>
    <w:tbl>
      <w:tblPr>
        <w:tblW w:w="954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01"/>
        <w:gridCol w:w="1843"/>
        <w:gridCol w:w="1200"/>
        <w:gridCol w:w="1200"/>
        <w:gridCol w:w="1200"/>
        <w:gridCol w:w="1200"/>
        <w:gridCol w:w="1200"/>
      </w:tblGrid>
      <w:tr w:rsidR="000123E6" w:rsidRPr="000123E6" w:rsidTr="00DB23D4">
        <w:trPr>
          <w:trHeight w:val="300"/>
        </w:trPr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Archipelago</w:t>
            </w:r>
            <w:proofErr w:type="spellEnd"/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LR1LA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LR1LB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LR3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LR4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LR21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El Hierro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Fuerte Ventur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Gran Canari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La Gomer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Gracios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La Palm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Lanzarote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eide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3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Canary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</w:t>
            </w: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Island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Tenerife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5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Madeir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Deserta Grande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Madeir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Madeira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00"/>
        </w:trPr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Madeir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Porto Santo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0</w:t>
            </w:r>
          </w:p>
        </w:tc>
      </w:tr>
      <w:tr w:rsidR="000123E6" w:rsidRPr="000123E6" w:rsidTr="00DB23D4">
        <w:trPr>
          <w:trHeight w:val="315"/>
        </w:trPr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Selvagens</w:t>
            </w:r>
            <w:proofErr w:type="spellEnd"/>
          </w:p>
        </w:tc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0123E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proofErr w:type="spellStart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Selvagem</w:t>
            </w:r>
            <w:proofErr w:type="spellEnd"/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 xml:space="preserve"> Grande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2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123E6" w:rsidRPr="000123E6" w:rsidRDefault="000123E6" w:rsidP="00DB23D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s-CO" w:eastAsia="es-CO"/>
              </w:rPr>
            </w:pPr>
            <w:r w:rsidRPr="000123E6">
              <w:rPr>
                <w:rFonts w:ascii="Calibri" w:eastAsia="Times New Roman" w:hAnsi="Calibri" w:cs="Times New Roman"/>
                <w:color w:val="000000"/>
                <w:lang w:val="es-CO" w:eastAsia="es-CO"/>
              </w:rPr>
              <w:t>17</w:t>
            </w:r>
          </w:p>
        </w:tc>
      </w:tr>
    </w:tbl>
    <w:p w:rsidR="000123E6" w:rsidRDefault="000123E6" w:rsidP="003644B5">
      <w:pPr>
        <w:spacing w:line="480" w:lineRule="auto"/>
        <w:jc w:val="both"/>
      </w:pPr>
    </w:p>
    <w:p w:rsidR="00DB23D4" w:rsidRDefault="00DB23D4" w:rsidP="003644B5">
      <w:pPr>
        <w:spacing w:line="480" w:lineRule="auto"/>
        <w:jc w:val="both"/>
        <w:sectPr w:rsidR="00DB23D4" w:rsidSect="000E4B80">
          <w:pgSz w:w="11907" w:h="16839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3644B5" w:rsidRDefault="009F2048" w:rsidP="003644B5">
      <w:pPr>
        <w:spacing w:line="480" w:lineRule="auto"/>
        <w:jc w:val="both"/>
      </w:pPr>
      <w:r>
        <w:lastRenderedPageBreak/>
        <w:t>Table S2</w:t>
      </w:r>
      <w:r w:rsidR="003644B5">
        <w:t xml:space="preserve">. Variation at the exons encoding </w:t>
      </w:r>
      <w:r w:rsidR="004848F8">
        <w:t xml:space="preserve">the </w:t>
      </w:r>
      <w:r w:rsidR="003644B5">
        <w:t>extracellular domains of five toll-like receptor genes in Berthelot’s pipit (</w:t>
      </w:r>
      <w:proofErr w:type="spellStart"/>
      <w:r w:rsidR="003644B5">
        <w:rPr>
          <w:i/>
        </w:rPr>
        <w:t>Anthus</w:t>
      </w:r>
      <w:proofErr w:type="spellEnd"/>
      <w:r w:rsidR="003644B5">
        <w:rPr>
          <w:i/>
        </w:rPr>
        <w:t xml:space="preserve"> </w:t>
      </w:r>
      <w:proofErr w:type="spellStart"/>
      <w:r w:rsidR="003644B5">
        <w:rPr>
          <w:i/>
        </w:rPr>
        <w:t>berthelotii</w:t>
      </w:r>
      <w:proofErr w:type="spellEnd"/>
      <w:r w:rsidR="003644B5">
        <w:t xml:space="preserve">). </w:t>
      </w:r>
    </w:p>
    <w:tbl>
      <w:tblPr>
        <w:tblStyle w:val="LightShading1"/>
        <w:tblW w:w="8456" w:type="dxa"/>
        <w:tblLayout w:type="fixed"/>
        <w:tblLook w:val="04A0" w:firstRow="1" w:lastRow="0" w:firstColumn="1" w:lastColumn="0" w:noHBand="0" w:noVBand="1"/>
      </w:tblPr>
      <w:tblGrid>
        <w:gridCol w:w="1101"/>
        <w:gridCol w:w="442"/>
        <w:gridCol w:w="1117"/>
        <w:gridCol w:w="992"/>
        <w:gridCol w:w="1160"/>
        <w:gridCol w:w="998"/>
        <w:gridCol w:w="583"/>
        <w:gridCol w:w="976"/>
        <w:gridCol w:w="1087"/>
      </w:tblGrid>
      <w:tr w:rsidR="003644B5" w:rsidRPr="00C173A9" w:rsidTr="000453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  <w:vAlign w:val="center"/>
          </w:tcPr>
          <w:p w:rsidR="003644B5" w:rsidRPr="00C173A9" w:rsidRDefault="003644B5" w:rsidP="00045329">
            <w:pPr>
              <w:ind w:left="0" w:firstLine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Locus (exon)</w:t>
            </w:r>
          </w:p>
        </w:tc>
        <w:tc>
          <w:tcPr>
            <w:tcW w:w="442" w:type="dxa"/>
            <w:vAlign w:val="center"/>
          </w:tcPr>
          <w:p w:rsidR="003644B5" w:rsidRPr="00C173A9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vertAlign w:val="superscript"/>
              </w:rPr>
            </w:pPr>
            <w:r w:rsidRPr="00C173A9">
              <w:rPr>
                <w:sz w:val="18"/>
                <w:szCs w:val="18"/>
              </w:rPr>
              <w:t>N</w:t>
            </w:r>
            <w:r w:rsidRPr="00C173A9">
              <w:rPr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117" w:type="dxa"/>
            <w:vAlign w:val="center"/>
          </w:tcPr>
          <w:p w:rsidR="003644B5" w:rsidRPr="00C173A9" w:rsidRDefault="003644B5" w:rsidP="00045329">
            <w:pPr>
              <w:ind w:left="-6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Fragment length (</w:t>
            </w:r>
            <w:proofErr w:type="spellStart"/>
            <w:r w:rsidRPr="00C173A9">
              <w:rPr>
                <w:sz w:val="18"/>
                <w:szCs w:val="18"/>
              </w:rPr>
              <w:t>bp</w:t>
            </w:r>
            <w:proofErr w:type="spellEnd"/>
            <w:r w:rsidRPr="00C173A9">
              <w:rPr>
                <w:sz w:val="18"/>
                <w:szCs w:val="18"/>
              </w:rPr>
              <w:t>)</w:t>
            </w:r>
          </w:p>
        </w:tc>
        <w:tc>
          <w:tcPr>
            <w:tcW w:w="992" w:type="dxa"/>
            <w:vAlign w:val="center"/>
          </w:tcPr>
          <w:p w:rsidR="003644B5" w:rsidRDefault="003644B5" w:rsidP="00B84676">
            <w:pPr>
              <w:ind w:left="-108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auto"/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SNPs</w:t>
            </w:r>
            <w:r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160" w:type="dxa"/>
            <w:vAlign w:val="center"/>
          </w:tcPr>
          <w:p w:rsidR="003644B5" w:rsidRPr="00C173A9" w:rsidRDefault="003644B5" w:rsidP="001503E9">
            <w:pPr>
              <w:ind w:left="-94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 xml:space="preserve">Amino acid </w:t>
            </w:r>
          </w:p>
        </w:tc>
        <w:tc>
          <w:tcPr>
            <w:tcW w:w="998" w:type="dxa"/>
            <w:vAlign w:val="center"/>
          </w:tcPr>
          <w:p w:rsidR="003644B5" w:rsidRPr="009D408D" w:rsidRDefault="003644B5" w:rsidP="00B94C69">
            <w:pPr>
              <w:ind w:left="-38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vertAlign w:val="superscript"/>
              </w:rPr>
            </w:pPr>
            <w:r w:rsidRPr="00C173A9">
              <w:rPr>
                <w:sz w:val="18"/>
                <w:szCs w:val="18"/>
              </w:rPr>
              <w:t>Syn:nsyn</w:t>
            </w:r>
            <w:r>
              <w:rPr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583" w:type="dxa"/>
            <w:vAlign w:val="center"/>
          </w:tcPr>
          <w:p w:rsidR="003644B5" w:rsidRPr="00A92D43" w:rsidRDefault="003644B5" w:rsidP="00045329">
            <w:pPr>
              <w:ind w:left="-78" w:right="138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vertAlign w:val="superscript"/>
              </w:rPr>
            </w:pPr>
            <w:r>
              <w:rPr>
                <w:sz w:val="18"/>
                <w:szCs w:val="18"/>
              </w:rPr>
              <w:t>H</w:t>
            </w:r>
            <w:r>
              <w:rPr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976" w:type="dxa"/>
            <w:vAlign w:val="center"/>
          </w:tcPr>
          <w:p w:rsidR="003644B5" w:rsidRDefault="003644B5" w:rsidP="009B130C">
            <w:pPr>
              <w:ind w:left="-79" w:right="-108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mino acid</w:t>
            </w:r>
          </w:p>
          <w:p w:rsidR="003644B5" w:rsidRPr="00A92D43" w:rsidRDefault="003644B5" w:rsidP="009B130C">
            <w:pPr>
              <w:ind w:left="-79" w:right="-108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vertAlign w:val="superscript"/>
              </w:rPr>
            </w:pPr>
            <w:r>
              <w:rPr>
                <w:sz w:val="18"/>
                <w:szCs w:val="18"/>
              </w:rPr>
              <w:t>variants</w:t>
            </w:r>
          </w:p>
        </w:tc>
        <w:tc>
          <w:tcPr>
            <w:tcW w:w="1087" w:type="dxa"/>
            <w:vAlign w:val="center"/>
          </w:tcPr>
          <w:p w:rsidR="003644B5" w:rsidRPr="00C173A9" w:rsidRDefault="003644B5" w:rsidP="00315FC9">
            <w:pPr>
              <w:ind w:left="-78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vertAlign w:val="superscript"/>
              </w:rPr>
            </w:pPr>
            <w:r w:rsidRPr="00C173A9">
              <w:rPr>
                <w:sz w:val="18"/>
                <w:szCs w:val="18"/>
              </w:rPr>
              <w:sym w:font="Symbol" w:char="F070"/>
            </w:r>
            <w:r>
              <w:rPr>
                <w:sz w:val="18"/>
                <w:szCs w:val="18"/>
              </w:rPr>
              <w:t xml:space="preserve"> x10</w:t>
            </w:r>
            <w:r w:rsidRPr="005072C0">
              <w:rPr>
                <w:sz w:val="18"/>
                <w:szCs w:val="18"/>
                <w:vertAlign w:val="superscript"/>
              </w:rPr>
              <w:t>-4</w:t>
            </w:r>
            <w:r w:rsidRPr="00C173A9">
              <w:rPr>
                <w:sz w:val="18"/>
                <w:szCs w:val="18"/>
              </w:rPr>
              <w:t xml:space="preserve"> (SD)</w:t>
            </w:r>
            <w:r>
              <w:rPr>
                <w:sz w:val="18"/>
                <w:szCs w:val="18"/>
                <w:vertAlign w:val="superscript"/>
              </w:rPr>
              <w:t>5</w:t>
            </w: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TLR1LA (2)</w:t>
            </w:r>
          </w:p>
        </w:tc>
        <w:tc>
          <w:tcPr>
            <w:tcW w:w="442" w:type="dxa"/>
          </w:tcPr>
          <w:p w:rsidR="003644B5" w:rsidRPr="00C173A9" w:rsidRDefault="000D2378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4</w:t>
            </w: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1011</w:t>
            </w: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70: 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</w:p>
        </w:tc>
        <w:tc>
          <w:tcPr>
            <w:tcW w:w="998" w:type="dxa"/>
          </w:tcPr>
          <w:p w:rsidR="003644B5" w:rsidRPr="00C173A9" w:rsidRDefault="001503E9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:4</w:t>
            </w:r>
          </w:p>
        </w:tc>
        <w:tc>
          <w:tcPr>
            <w:tcW w:w="583" w:type="dxa"/>
          </w:tcPr>
          <w:p w:rsidR="003644B5" w:rsidRPr="00C173A9" w:rsidRDefault="001503E9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976" w:type="dxa"/>
          </w:tcPr>
          <w:p w:rsidR="003644B5" w:rsidRPr="00C173A9" w:rsidRDefault="000B0026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</w:t>
            </w:r>
          </w:p>
        </w:tc>
        <w:tc>
          <w:tcPr>
            <w:tcW w:w="1087" w:type="dxa"/>
          </w:tcPr>
          <w:p w:rsidR="003644B5" w:rsidRPr="00C173A9" w:rsidRDefault="00593E8B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.2 (3.3</w:t>
            </w:r>
            <w:r w:rsidR="00874809">
              <w:rPr>
                <w:sz w:val="18"/>
                <w:szCs w:val="18"/>
              </w:rPr>
              <w:t>)</w:t>
            </w:r>
          </w:p>
        </w:tc>
      </w:tr>
      <w:tr w:rsidR="006F2CF1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6F2CF1" w:rsidRPr="00C173A9" w:rsidRDefault="006F2CF1" w:rsidP="00045329">
            <w:pPr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6F2CF1" w:rsidRPr="00C173A9" w:rsidRDefault="006F2CF1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6F2CF1" w:rsidRPr="00C173A9" w:rsidRDefault="006F2CF1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6F2CF1" w:rsidRPr="00C173A9" w:rsidRDefault="00B84676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3</w:t>
            </w:r>
            <w:r w:rsidR="006F2CF1">
              <w:rPr>
                <w:sz w:val="18"/>
                <w:szCs w:val="18"/>
              </w:rPr>
              <w:t xml:space="preserve">: </w:t>
            </w:r>
            <w:r>
              <w:rPr>
                <w:sz w:val="18"/>
                <w:szCs w:val="18"/>
              </w:rPr>
              <w:t>C/T</w:t>
            </w:r>
          </w:p>
        </w:tc>
        <w:tc>
          <w:tcPr>
            <w:tcW w:w="1160" w:type="dxa"/>
          </w:tcPr>
          <w:p w:rsidR="006F2CF1" w:rsidRPr="00C173A9" w:rsidRDefault="00354DA4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er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Phe</w:t>
            </w:r>
            <w:proofErr w:type="spellEnd"/>
          </w:p>
        </w:tc>
        <w:tc>
          <w:tcPr>
            <w:tcW w:w="998" w:type="dxa"/>
          </w:tcPr>
          <w:p w:rsidR="006F2CF1" w:rsidRPr="00C173A9" w:rsidRDefault="006F2CF1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6F2CF1" w:rsidRPr="00C173A9" w:rsidRDefault="006F2CF1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6F2CF1" w:rsidRPr="00C173A9" w:rsidRDefault="006F2CF1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6F2CF1" w:rsidRPr="00C173A9" w:rsidRDefault="006F2CF1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284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Arg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Cys</w:t>
            </w:r>
            <w:proofErr w:type="spellEnd"/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322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Tyr</w:t>
            </w:r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657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Phe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Ser</w:t>
            </w:r>
            <w:proofErr w:type="spellEnd"/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871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925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Ala</w:t>
            </w:r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B84676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B84676" w:rsidRPr="00C173A9" w:rsidRDefault="00B84676" w:rsidP="00045329">
            <w:pPr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B84676" w:rsidRPr="00C173A9" w:rsidRDefault="00B84676" w:rsidP="00861AB7">
            <w:pPr>
              <w:ind w:left="-111" w:right="-113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B84676" w:rsidRPr="00C173A9" w:rsidRDefault="00B84676" w:rsidP="00861AB7">
            <w:pPr>
              <w:ind w:left="-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B84676" w:rsidRPr="00C173A9" w:rsidRDefault="00B84676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86:C/T</w:t>
            </w:r>
          </w:p>
        </w:tc>
        <w:tc>
          <w:tcPr>
            <w:tcW w:w="1160" w:type="dxa"/>
          </w:tcPr>
          <w:p w:rsidR="00B84676" w:rsidRPr="00C173A9" w:rsidRDefault="001503E9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/Pro</w:t>
            </w:r>
          </w:p>
        </w:tc>
        <w:tc>
          <w:tcPr>
            <w:tcW w:w="998" w:type="dxa"/>
          </w:tcPr>
          <w:p w:rsidR="00B84676" w:rsidRPr="00C173A9" w:rsidRDefault="00B84676" w:rsidP="00B94C69">
            <w:pPr>
              <w:ind w:left="-3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B84676" w:rsidRPr="00C173A9" w:rsidRDefault="00B84676" w:rsidP="00861AB7">
            <w:pPr>
              <w:ind w:left="-7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B84676" w:rsidRPr="00C173A9" w:rsidRDefault="00B84676" w:rsidP="009B130C">
            <w:pPr>
              <w:ind w:left="-7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B84676" w:rsidRPr="00C173A9" w:rsidRDefault="00B84676" w:rsidP="00315FC9">
            <w:pPr>
              <w:ind w:left="-7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TLR1LB (1)</w:t>
            </w:r>
          </w:p>
        </w:tc>
        <w:tc>
          <w:tcPr>
            <w:tcW w:w="442" w:type="dxa"/>
          </w:tcPr>
          <w:p w:rsidR="003644B5" w:rsidRPr="00C173A9" w:rsidRDefault="000D2378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1</w:t>
            </w: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97</w:t>
            </w:r>
            <w:r w:rsidR="00DF40AD">
              <w:rPr>
                <w:sz w:val="18"/>
                <w:szCs w:val="18"/>
              </w:rPr>
              <w:t>5</w:t>
            </w:r>
          </w:p>
        </w:tc>
        <w:tc>
          <w:tcPr>
            <w:tcW w:w="992" w:type="dxa"/>
          </w:tcPr>
          <w:p w:rsidR="003644B5" w:rsidRPr="00C173A9" w:rsidRDefault="00DF40AD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27</w:t>
            </w:r>
            <w:r w:rsidR="003644B5" w:rsidRPr="00C173A9">
              <w:rPr>
                <w:sz w:val="18"/>
                <w:szCs w:val="18"/>
              </w:rPr>
              <w:t>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Cys</w:t>
            </w:r>
            <w:proofErr w:type="spellEnd"/>
          </w:p>
        </w:tc>
        <w:tc>
          <w:tcPr>
            <w:tcW w:w="998" w:type="dxa"/>
          </w:tcPr>
          <w:p w:rsidR="003644B5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</w:t>
            </w:r>
            <w:r w:rsidR="00A44680">
              <w:rPr>
                <w:sz w:val="18"/>
                <w:szCs w:val="18"/>
              </w:rPr>
              <w:t>:3</w:t>
            </w:r>
          </w:p>
        </w:tc>
        <w:tc>
          <w:tcPr>
            <w:tcW w:w="583" w:type="dxa"/>
          </w:tcPr>
          <w:p w:rsidR="003644B5" w:rsidRPr="00C173A9" w:rsidRDefault="00CE6B7A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976" w:type="dxa"/>
          </w:tcPr>
          <w:p w:rsidR="003644B5" w:rsidRPr="00C173A9" w:rsidRDefault="00520A8D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</w:t>
            </w:r>
          </w:p>
        </w:tc>
        <w:tc>
          <w:tcPr>
            <w:tcW w:w="1087" w:type="dxa"/>
          </w:tcPr>
          <w:p w:rsidR="003644B5" w:rsidRPr="00C173A9" w:rsidRDefault="003644B5" w:rsidP="00A44680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DF40AD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18</w:t>
            </w:r>
            <w:r w:rsidR="003644B5" w:rsidRPr="00C173A9">
              <w:rPr>
                <w:sz w:val="18"/>
                <w:szCs w:val="18"/>
              </w:rPr>
              <w:t>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Phe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Ser</w:t>
            </w:r>
            <w:proofErr w:type="spellEnd"/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DF40AD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75</w:t>
            </w:r>
            <w:r w:rsidR="003644B5" w:rsidRPr="00C173A9">
              <w:rPr>
                <w:sz w:val="18"/>
                <w:szCs w:val="18"/>
              </w:rPr>
              <w:t>:A/G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Pro</w:t>
            </w:r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3644B5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73</w:t>
            </w:r>
            <w:r w:rsidR="00DF40AD">
              <w:rPr>
                <w:sz w:val="18"/>
                <w:szCs w:val="18"/>
              </w:rPr>
              <w:t>2</w:t>
            </w:r>
            <w:r w:rsidRPr="00C173A9">
              <w:rPr>
                <w:sz w:val="18"/>
                <w:szCs w:val="18"/>
              </w:rPr>
              <w:t>:C/T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3644B5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3644B5" w:rsidRPr="00C173A9" w:rsidRDefault="003644B5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3644B5" w:rsidRPr="00C173A9" w:rsidRDefault="003644B5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3644B5" w:rsidRPr="00C173A9" w:rsidRDefault="003644B5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644B5" w:rsidRPr="00C173A9" w:rsidRDefault="00DF40AD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98</w:t>
            </w:r>
            <w:r w:rsidR="003644B5" w:rsidRPr="00C173A9">
              <w:rPr>
                <w:sz w:val="18"/>
                <w:szCs w:val="18"/>
              </w:rPr>
              <w:t>:A/G</w:t>
            </w:r>
          </w:p>
        </w:tc>
        <w:tc>
          <w:tcPr>
            <w:tcW w:w="1160" w:type="dxa"/>
          </w:tcPr>
          <w:p w:rsidR="003644B5" w:rsidRPr="00C173A9" w:rsidRDefault="003644B5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Pro</w:t>
            </w:r>
          </w:p>
        </w:tc>
        <w:tc>
          <w:tcPr>
            <w:tcW w:w="998" w:type="dxa"/>
          </w:tcPr>
          <w:p w:rsidR="003644B5" w:rsidRPr="00C173A9" w:rsidRDefault="003644B5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3644B5" w:rsidRPr="00C173A9" w:rsidRDefault="003644B5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3644B5" w:rsidRPr="00C173A9" w:rsidRDefault="003644B5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3644B5" w:rsidRPr="00C173A9" w:rsidRDefault="003644B5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DF40AD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DF40AD" w:rsidRPr="00C173A9" w:rsidRDefault="00DF40AD" w:rsidP="00045329">
            <w:pPr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DF40AD" w:rsidRPr="00C173A9" w:rsidRDefault="00DF40AD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DF40AD" w:rsidRPr="00C173A9" w:rsidRDefault="00DF40AD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DF40AD" w:rsidRDefault="00DF40AD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33:</w:t>
            </w:r>
            <w:r w:rsidRPr="00C173A9">
              <w:rPr>
                <w:sz w:val="18"/>
                <w:szCs w:val="18"/>
              </w:rPr>
              <w:t>A/G</w:t>
            </w:r>
          </w:p>
        </w:tc>
        <w:tc>
          <w:tcPr>
            <w:tcW w:w="1160" w:type="dxa"/>
          </w:tcPr>
          <w:p w:rsidR="00DF40AD" w:rsidRPr="00C173A9" w:rsidRDefault="000D2378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rg</w:t>
            </w:r>
            <w:proofErr w:type="spellEnd"/>
            <w:r>
              <w:rPr>
                <w:sz w:val="18"/>
                <w:szCs w:val="18"/>
              </w:rPr>
              <w:t>/His</w:t>
            </w:r>
          </w:p>
        </w:tc>
        <w:tc>
          <w:tcPr>
            <w:tcW w:w="998" w:type="dxa"/>
          </w:tcPr>
          <w:p w:rsidR="00DF40AD" w:rsidRPr="00C173A9" w:rsidRDefault="00DF40AD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DF40AD" w:rsidRPr="00C173A9" w:rsidRDefault="00DF40AD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DF40AD" w:rsidRPr="00C173A9" w:rsidRDefault="00DF40AD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DF40AD" w:rsidRPr="00C173A9" w:rsidRDefault="00DF40AD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Default="00FF7A13" w:rsidP="00CE6B7A">
            <w:pPr>
              <w:ind w:left="-108" w:firstLine="0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CE6B7A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Default="00FF7A13" w:rsidP="00CE6B7A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73:A/G</w:t>
            </w:r>
          </w:p>
        </w:tc>
        <w:tc>
          <w:tcPr>
            <w:tcW w:w="1160" w:type="dxa"/>
          </w:tcPr>
          <w:p w:rsidR="00FF7A13" w:rsidRPr="00C173A9" w:rsidRDefault="00FF7A13" w:rsidP="00CE6B7A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CE6B7A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15</w:t>
            </w:r>
            <w:r w:rsidRPr="00C173A9">
              <w:rPr>
                <w:sz w:val="18"/>
                <w:szCs w:val="18"/>
              </w:rPr>
              <w:t>:A/G</w:t>
            </w:r>
          </w:p>
        </w:tc>
        <w:tc>
          <w:tcPr>
            <w:tcW w:w="1160" w:type="dxa"/>
          </w:tcPr>
          <w:p w:rsidR="00FF7A13" w:rsidRPr="00C173A9" w:rsidRDefault="00FF7A13" w:rsidP="00CE6B7A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Thr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44</w:t>
            </w:r>
            <w:r w:rsidRPr="00C173A9">
              <w:rPr>
                <w:sz w:val="18"/>
                <w:szCs w:val="18"/>
              </w:rPr>
              <w:t>:A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Gln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9B130C">
            <w:pPr>
              <w:ind w:left="0" w:firstLine="0"/>
              <w:jc w:val="both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TLR3 (4)</w:t>
            </w: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71</w:t>
            </w: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41</w:t>
            </w: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8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er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Phe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:5</w:t>
            </w: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</w:t>
            </w:r>
          </w:p>
        </w:tc>
        <w:tc>
          <w:tcPr>
            <w:tcW w:w="976" w:type="dxa"/>
          </w:tcPr>
          <w:p w:rsidR="00FF7A13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</w:t>
            </w: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.1 (1.8)</w:t>
            </w: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8:A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le/Val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197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Ser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9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rg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Cys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573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Gly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696:A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Val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748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814:C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Asp/His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TLR4 (3)</w:t>
            </w: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72</w:t>
            </w: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66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5</w:t>
            </w:r>
            <w:r w:rsidRPr="00C173A9">
              <w:rPr>
                <w:sz w:val="18"/>
                <w:szCs w:val="18"/>
              </w:rPr>
              <w:t>:A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Asp/</w:t>
            </w:r>
            <w:proofErr w:type="spellStart"/>
            <w:r w:rsidRPr="00C173A9">
              <w:rPr>
                <w:sz w:val="18"/>
                <w:szCs w:val="18"/>
              </w:rPr>
              <w:t>Gly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1:4</w:t>
            </w: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</w:t>
            </w: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</w:t>
            </w: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29</w:t>
            </w:r>
            <w:r>
              <w:rPr>
                <w:sz w:val="18"/>
                <w:szCs w:val="18"/>
              </w:rPr>
              <w:t>.6 (4.5)</w:t>
            </w: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80</w:t>
            </w:r>
            <w:r w:rsidRPr="00C173A9">
              <w:rPr>
                <w:sz w:val="18"/>
                <w:szCs w:val="18"/>
              </w:rPr>
              <w:t>:A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Lys/</w:t>
            </w:r>
            <w:proofErr w:type="spellStart"/>
            <w:r w:rsidRPr="00C173A9">
              <w:rPr>
                <w:sz w:val="18"/>
                <w:szCs w:val="18"/>
              </w:rPr>
              <w:t>Glu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00</w:t>
            </w:r>
            <w:r w:rsidRPr="00C173A9">
              <w:rPr>
                <w:sz w:val="18"/>
                <w:szCs w:val="18"/>
              </w:rPr>
              <w:t>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Pro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30</w:t>
            </w:r>
            <w:r>
              <w:rPr>
                <w:sz w:val="18"/>
                <w:szCs w:val="18"/>
              </w:rPr>
              <w:t>2</w:t>
            </w:r>
            <w:r w:rsidRPr="00C173A9">
              <w:rPr>
                <w:sz w:val="18"/>
                <w:szCs w:val="18"/>
              </w:rPr>
              <w:t>:A/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Lys/</w:t>
            </w:r>
            <w:proofErr w:type="spellStart"/>
            <w:r w:rsidRPr="00C173A9">
              <w:rPr>
                <w:sz w:val="18"/>
                <w:szCs w:val="18"/>
              </w:rPr>
              <w:t>Thr</w:t>
            </w:r>
            <w:proofErr w:type="spellEnd"/>
            <w:r w:rsidRPr="00C173A9">
              <w:rPr>
                <w:sz w:val="18"/>
                <w:szCs w:val="18"/>
              </w:rPr>
              <w:t>/Met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20</w:t>
            </w:r>
            <w:r w:rsidRPr="00C173A9">
              <w:rPr>
                <w:sz w:val="18"/>
                <w:szCs w:val="18"/>
              </w:rPr>
              <w:t>:A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Glu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Arg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TLR21 (1)</w:t>
            </w: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4</w:t>
            </w: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622</w:t>
            </w: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247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Asp</w:t>
            </w:r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</w:t>
            </w:r>
            <w:r w:rsidRPr="00C173A9">
              <w:rPr>
                <w:sz w:val="18"/>
                <w:szCs w:val="18"/>
              </w:rPr>
              <w:t>: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5</w:t>
            </w:r>
          </w:p>
        </w:tc>
        <w:tc>
          <w:tcPr>
            <w:tcW w:w="976" w:type="dxa"/>
          </w:tcPr>
          <w:p w:rsidR="00FF7A13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</w:t>
            </w: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8.9 (6.2)</w:t>
            </w: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554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Leu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Cys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579:C/G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Gly</w:t>
            </w:r>
            <w:proofErr w:type="spellEnd"/>
            <w:r w:rsidRPr="00C173A9">
              <w:rPr>
                <w:sz w:val="18"/>
                <w:szCs w:val="18"/>
              </w:rPr>
              <w:t>/</w:t>
            </w:r>
            <w:proofErr w:type="spellStart"/>
            <w:r w:rsidRPr="00C173A9">
              <w:rPr>
                <w:sz w:val="18"/>
                <w:szCs w:val="18"/>
              </w:rPr>
              <w:t>Ala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FF7A13" w:rsidRPr="00C173A9" w:rsidRDefault="00FF7A13" w:rsidP="00B84676">
            <w:pPr>
              <w:ind w:left="-108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607:C/T</w:t>
            </w:r>
          </w:p>
        </w:tc>
        <w:tc>
          <w:tcPr>
            <w:tcW w:w="1160" w:type="dxa"/>
          </w:tcPr>
          <w:p w:rsidR="00FF7A13" w:rsidRPr="00C173A9" w:rsidRDefault="00FF7A13" w:rsidP="001503E9">
            <w:pPr>
              <w:ind w:left="-94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proofErr w:type="spellStart"/>
            <w:r w:rsidRPr="00C173A9">
              <w:rPr>
                <w:sz w:val="18"/>
                <w:szCs w:val="18"/>
              </w:rPr>
              <w:t>Phe</w:t>
            </w:r>
            <w:proofErr w:type="spellEnd"/>
          </w:p>
        </w:tc>
        <w:tc>
          <w:tcPr>
            <w:tcW w:w="998" w:type="dxa"/>
          </w:tcPr>
          <w:p w:rsidR="00FF7A13" w:rsidRPr="00C173A9" w:rsidRDefault="00FF7A13" w:rsidP="00B94C69">
            <w:pPr>
              <w:ind w:left="-3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583" w:type="dxa"/>
          </w:tcPr>
          <w:p w:rsidR="00FF7A13" w:rsidRPr="00C173A9" w:rsidRDefault="00FF7A13" w:rsidP="00861AB7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76" w:type="dxa"/>
          </w:tcPr>
          <w:p w:rsidR="00FF7A13" w:rsidRPr="00C173A9" w:rsidRDefault="00FF7A13" w:rsidP="009B130C">
            <w:pPr>
              <w:ind w:left="-79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  <w:tr w:rsidR="00FF7A13" w:rsidRPr="00C173A9" w:rsidTr="000453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1" w:type="dxa"/>
          </w:tcPr>
          <w:p w:rsidR="00FF7A13" w:rsidRPr="00C173A9" w:rsidRDefault="00FF7A13" w:rsidP="00045329">
            <w:pPr>
              <w:ind w:left="0" w:firstLine="0"/>
              <w:jc w:val="both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Mean</w:t>
            </w:r>
          </w:p>
        </w:tc>
        <w:tc>
          <w:tcPr>
            <w:tcW w:w="442" w:type="dxa"/>
          </w:tcPr>
          <w:p w:rsidR="00FF7A13" w:rsidRPr="00C173A9" w:rsidRDefault="00FF7A13" w:rsidP="00861AB7">
            <w:pPr>
              <w:ind w:left="-111" w:right="-113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17" w:type="dxa"/>
          </w:tcPr>
          <w:p w:rsidR="00FF7A13" w:rsidRPr="00C173A9" w:rsidRDefault="00FF7A13" w:rsidP="00861AB7">
            <w:pPr>
              <w:ind w:left="-6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173A9">
              <w:rPr>
                <w:sz w:val="18"/>
                <w:szCs w:val="18"/>
              </w:rPr>
              <w:t>86</w:t>
            </w:r>
            <w:r>
              <w:rPr>
                <w:sz w:val="18"/>
                <w:szCs w:val="18"/>
              </w:rPr>
              <w:t>1.8</w:t>
            </w:r>
          </w:p>
        </w:tc>
        <w:tc>
          <w:tcPr>
            <w:tcW w:w="992" w:type="dxa"/>
          </w:tcPr>
          <w:p w:rsidR="00FF7A13" w:rsidRPr="008C3D22" w:rsidRDefault="00FF7A13" w:rsidP="00B84676">
            <w:pPr>
              <w:ind w:left="-108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1160" w:type="dxa"/>
          </w:tcPr>
          <w:p w:rsidR="00FF7A13" w:rsidRPr="008C3D22" w:rsidRDefault="00FF7A13" w:rsidP="001503E9">
            <w:pPr>
              <w:ind w:left="-94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  <w:tc>
          <w:tcPr>
            <w:tcW w:w="998" w:type="dxa"/>
          </w:tcPr>
          <w:p w:rsidR="00FF7A13" w:rsidRPr="008C3D22" w:rsidRDefault="004848F8" w:rsidP="00B94C69">
            <w:pPr>
              <w:ind w:left="-3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8C3D22">
              <w:rPr>
                <w:sz w:val="18"/>
                <w:szCs w:val="18"/>
              </w:rPr>
              <w:t>6.4</w:t>
            </w:r>
            <w:r w:rsidR="00FF7A13">
              <w:rPr>
                <w:sz w:val="18"/>
                <w:szCs w:val="18"/>
              </w:rPr>
              <w:t>:3.6</w:t>
            </w:r>
          </w:p>
        </w:tc>
        <w:tc>
          <w:tcPr>
            <w:tcW w:w="583" w:type="dxa"/>
          </w:tcPr>
          <w:p w:rsidR="00FF7A13" w:rsidRPr="008C3D22" w:rsidRDefault="00FF7A13" w:rsidP="00861AB7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.4</w:t>
            </w:r>
          </w:p>
        </w:tc>
        <w:tc>
          <w:tcPr>
            <w:tcW w:w="976" w:type="dxa"/>
          </w:tcPr>
          <w:p w:rsidR="00FF7A13" w:rsidRDefault="00FF7A13" w:rsidP="009B130C">
            <w:pPr>
              <w:ind w:left="-79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</w:t>
            </w:r>
          </w:p>
        </w:tc>
        <w:tc>
          <w:tcPr>
            <w:tcW w:w="1087" w:type="dxa"/>
          </w:tcPr>
          <w:p w:rsidR="00FF7A13" w:rsidRPr="00C173A9" w:rsidRDefault="00FF7A13" w:rsidP="00315FC9">
            <w:pPr>
              <w:ind w:left="-78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</w:p>
        </w:tc>
      </w:tr>
    </w:tbl>
    <w:p w:rsidR="003644B5" w:rsidRPr="000574B6" w:rsidRDefault="003644B5" w:rsidP="003644B5">
      <w:pPr>
        <w:spacing w:line="480" w:lineRule="auto"/>
        <w:jc w:val="both"/>
      </w:pPr>
      <w:r w:rsidRPr="000574B6">
        <w:rPr>
          <w:vertAlign w:val="superscript"/>
        </w:rPr>
        <w:t>1</w:t>
      </w:r>
      <w:r w:rsidRPr="000574B6">
        <w:t xml:space="preserve">Number of individuals genotyped </w:t>
      </w:r>
    </w:p>
    <w:p w:rsidR="003644B5" w:rsidRPr="000574B6" w:rsidRDefault="003644B5" w:rsidP="003644B5">
      <w:pPr>
        <w:spacing w:line="480" w:lineRule="auto"/>
        <w:jc w:val="both"/>
      </w:pPr>
      <w:r w:rsidRPr="000574B6">
        <w:rPr>
          <w:vertAlign w:val="superscript"/>
        </w:rPr>
        <w:t>2</w:t>
      </w:r>
      <w:r w:rsidRPr="000574B6">
        <w:t>Single nucleotide polymorphisms. Number indicates nucleotide position in the sequence.</w:t>
      </w:r>
    </w:p>
    <w:p w:rsidR="003644B5" w:rsidRPr="000574B6" w:rsidRDefault="003644B5" w:rsidP="003644B5">
      <w:pPr>
        <w:spacing w:line="480" w:lineRule="auto"/>
        <w:jc w:val="both"/>
      </w:pPr>
      <w:r w:rsidRPr="000574B6">
        <w:rPr>
          <w:vertAlign w:val="superscript"/>
        </w:rPr>
        <w:t>3</w:t>
      </w:r>
      <w:r w:rsidRPr="000574B6">
        <w:t>Number of synonymous to number of nonsynonymous mutations</w:t>
      </w:r>
    </w:p>
    <w:p w:rsidR="003644B5" w:rsidRPr="000574B6" w:rsidRDefault="003644B5" w:rsidP="003644B5">
      <w:pPr>
        <w:spacing w:line="480" w:lineRule="auto"/>
        <w:jc w:val="both"/>
      </w:pPr>
      <w:r w:rsidRPr="000574B6">
        <w:rPr>
          <w:vertAlign w:val="superscript"/>
        </w:rPr>
        <w:t>4</w:t>
      </w:r>
      <w:r w:rsidRPr="000574B6">
        <w:t>Number of haplotypes</w:t>
      </w:r>
    </w:p>
    <w:p w:rsidR="003644B5" w:rsidRPr="000574B6" w:rsidRDefault="003644B5" w:rsidP="003644B5">
      <w:pPr>
        <w:spacing w:line="480" w:lineRule="auto"/>
        <w:jc w:val="both"/>
      </w:pPr>
      <w:r w:rsidRPr="000574B6">
        <w:rPr>
          <w:vertAlign w:val="superscript"/>
        </w:rPr>
        <w:t>5</w:t>
      </w:r>
      <w:r w:rsidRPr="000574B6">
        <w:t>Nucleotide diversity (Standard deviation)</w:t>
      </w:r>
    </w:p>
    <w:p w:rsidR="003644B5" w:rsidRDefault="003644B5" w:rsidP="003644B5">
      <w:pPr>
        <w:spacing w:line="480" w:lineRule="auto"/>
        <w:jc w:val="both"/>
      </w:pPr>
    </w:p>
    <w:p w:rsidR="003644B5" w:rsidRDefault="003644B5" w:rsidP="003644B5">
      <w:pPr>
        <w:spacing w:line="480" w:lineRule="auto"/>
        <w:jc w:val="both"/>
        <w:sectPr w:rsidR="003644B5" w:rsidSect="000E4B80">
          <w:pgSz w:w="11907" w:h="16839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3644B5" w:rsidRDefault="009F2048" w:rsidP="003644B5">
      <w:pPr>
        <w:spacing w:line="480" w:lineRule="auto"/>
        <w:jc w:val="both"/>
      </w:pPr>
      <w:r>
        <w:lastRenderedPageBreak/>
        <w:t>Table S3</w:t>
      </w:r>
      <w:r w:rsidR="00045329">
        <w:t>.</w:t>
      </w:r>
      <w:r w:rsidR="003644B5">
        <w:t xml:space="preserve"> Haplotypes identified at the five TLR loci in Berthelot’s pipit, </w:t>
      </w:r>
      <w:proofErr w:type="spellStart"/>
      <w:r w:rsidR="003644B5">
        <w:t>A</w:t>
      </w:r>
      <w:r w:rsidR="003644B5">
        <w:rPr>
          <w:i/>
        </w:rPr>
        <w:t>nthus</w:t>
      </w:r>
      <w:proofErr w:type="spellEnd"/>
      <w:r w:rsidR="003644B5">
        <w:rPr>
          <w:i/>
        </w:rPr>
        <w:t xml:space="preserve"> </w:t>
      </w:r>
      <w:proofErr w:type="spellStart"/>
      <w:r w:rsidR="003644B5">
        <w:rPr>
          <w:i/>
        </w:rPr>
        <w:t>berthelotii</w:t>
      </w:r>
      <w:proofErr w:type="spellEnd"/>
      <w:r w:rsidR="003644B5">
        <w:t xml:space="preserve"> and tawny pipit, </w:t>
      </w:r>
      <w:r w:rsidR="003644B5">
        <w:rPr>
          <w:i/>
        </w:rPr>
        <w:t xml:space="preserve">A. </w:t>
      </w:r>
      <w:proofErr w:type="spellStart"/>
      <w:r w:rsidR="003644B5">
        <w:rPr>
          <w:i/>
        </w:rPr>
        <w:t>campestris</w:t>
      </w:r>
      <w:proofErr w:type="spellEnd"/>
      <w:r w:rsidR="003644B5">
        <w:t>, populations. CI = Canary Islands</w:t>
      </w:r>
      <w:r w:rsidR="001922B9">
        <w:t>, M = Madeira</w:t>
      </w:r>
      <w:r w:rsidR="003644B5">
        <w:t xml:space="preserve">, S = </w:t>
      </w:r>
      <w:proofErr w:type="spellStart"/>
      <w:r w:rsidR="003644B5">
        <w:t>Selvagem</w:t>
      </w:r>
      <w:proofErr w:type="spellEnd"/>
      <w:r w:rsidR="003644B5">
        <w:t xml:space="preserve"> Grande</w:t>
      </w:r>
      <w:r w:rsidR="001922B9">
        <w:t xml:space="preserve">, IP = Iberian Peninsula, </w:t>
      </w:r>
      <w:proofErr w:type="spellStart"/>
      <w:proofErr w:type="gramStart"/>
      <w:r w:rsidR="001922B9">
        <w:t>Af</w:t>
      </w:r>
      <w:proofErr w:type="spellEnd"/>
      <w:proofErr w:type="gramEnd"/>
      <w:r w:rsidR="001922B9">
        <w:t xml:space="preserve"> = north Africa</w:t>
      </w:r>
      <w:r w:rsidR="003644B5">
        <w:t>.</w:t>
      </w:r>
      <w:r w:rsidR="003644B5" w:rsidRPr="001C1A8E">
        <w:t xml:space="preserve"> </w:t>
      </w:r>
      <w:r w:rsidR="003644B5">
        <w:t>Only variable sites are shown in the sequence.</w:t>
      </w:r>
    </w:p>
    <w:tbl>
      <w:tblPr>
        <w:tblStyle w:val="LightShading1"/>
        <w:tblW w:w="9747" w:type="dxa"/>
        <w:tblLook w:val="04A0" w:firstRow="1" w:lastRow="0" w:firstColumn="1" w:lastColumn="0" w:noHBand="0" w:noVBand="1"/>
      </w:tblPr>
      <w:tblGrid>
        <w:gridCol w:w="1244"/>
        <w:gridCol w:w="1167"/>
        <w:gridCol w:w="1001"/>
        <w:gridCol w:w="708"/>
        <w:gridCol w:w="1239"/>
        <w:gridCol w:w="1036"/>
        <w:gridCol w:w="1036"/>
        <w:gridCol w:w="1036"/>
        <w:gridCol w:w="1280"/>
      </w:tblGrid>
      <w:tr w:rsidR="003644B5" w:rsidRPr="00782CD4" w:rsidTr="001922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644B5" w:rsidRPr="00023F4C" w:rsidRDefault="003644B5" w:rsidP="00045329">
            <w:pPr>
              <w:ind w:left="0" w:firstLine="0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val="en-GB" w:eastAsia="en-GB"/>
              </w:rPr>
            </w:pPr>
            <w:r w:rsidRPr="007208F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  <w:t>A.</w:t>
            </w:r>
            <w:r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val="en-GB" w:eastAsia="en-GB"/>
              </w:rPr>
              <w:t xml:space="preserve"> </w:t>
            </w:r>
            <w:proofErr w:type="spellStart"/>
            <w:r w:rsidRPr="00023F4C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val="en-GB" w:eastAsia="en-GB"/>
              </w:rPr>
              <w:t>berthelotii</w:t>
            </w:r>
            <w:proofErr w:type="spellEnd"/>
          </w:p>
          <w:p w:rsidR="003644B5" w:rsidRPr="00216344" w:rsidRDefault="003644B5" w:rsidP="00045329">
            <w:pPr>
              <w:pStyle w:val="Prrafodelista"/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1634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llele</w:t>
            </w:r>
          </w:p>
        </w:tc>
        <w:tc>
          <w:tcPr>
            <w:tcW w:w="1167" w:type="dxa"/>
            <w:noWrap/>
            <w:vAlign w:val="center"/>
            <w:hideMark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Sequence</w:t>
            </w:r>
          </w:p>
        </w:tc>
        <w:tc>
          <w:tcPr>
            <w:tcW w:w="1001" w:type="dxa"/>
            <w:vAlign w:val="center"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mino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 xml:space="preserve"> </w:t>
            </w: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cid variant</w:t>
            </w:r>
          </w:p>
        </w:tc>
        <w:tc>
          <w:tcPr>
            <w:tcW w:w="708" w:type="dxa"/>
            <w:noWrap/>
            <w:vAlign w:val="center"/>
            <w:hideMark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N</w:t>
            </w: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GB" w:eastAsia="en-GB"/>
              </w:rPr>
              <w:t>1</w:t>
            </w:r>
          </w:p>
        </w:tc>
        <w:tc>
          <w:tcPr>
            <w:tcW w:w="1239" w:type="dxa"/>
            <w:noWrap/>
            <w:vAlign w:val="center"/>
            <w:hideMark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Frequency</w:t>
            </w: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vertAlign w:val="superscript"/>
                <w:lang w:val="en-GB" w:eastAsia="en-GB"/>
              </w:rPr>
              <w:t>2</w:t>
            </w:r>
          </w:p>
        </w:tc>
        <w:tc>
          <w:tcPr>
            <w:tcW w:w="1036" w:type="dxa"/>
            <w:vAlign w:val="center"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Frequency</w:t>
            </w:r>
          </w:p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In CI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 xml:space="preserve"> </w:t>
            </w:r>
          </w:p>
        </w:tc>
        <w:tc>
          <w:tcPr>
            <w:tcW w:w="1036" w:type="dxa"/>
            <w:vAlign w:val="center"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Frequency in M</w:t>
            </w:r>
          </w:p>
        </w:tc>
        <w:tc>
          <w:tcPr>
            <w:tcW w:w="1036" w:type="dxa"/>
            <w:vAlign w:val="center"/>
          </w:tcPr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Frequency in S</w:t>
            </w:r>
          </w:p>
        </w:tc>
        <w:tc>
          <w:tcPr>
            <w:tcW w:w="1280" w:type="dxa"/>
            <w:vAlign w:val="center"/>
          </w:tcPr>
          <w:p w:rsidR="003644B5" w:rsidRDefault="005F2A04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enB</w:t>
            </w:r>
            <w:r w:rsidR="003644B5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nk</w:t>
            </w:r>
            <w:proofErr w:type="spellEnd"/>
          </w:p>
          <w:p w:rsidR="003644B5" w:rsidRPr="00782CD4" w:rsidRDefault="003644B5" w:rsidP="00045329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ccession #</w:t>
            </w:r>
          </w:p>
        </w:tc>
      </w:tr>
      <w:tr w:rsidR="001922B9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1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CCTCC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tabs>
                <w:tab w:val="left" w:pos="129"/>
              </w:tabs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355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407101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285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7208F3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594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.357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2</w:t>
            </w:r>
          </w:p>
        </w:tc>
      </w:tr>
      <w:tr w:rsidR="001922B9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2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CCTCC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99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332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407101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315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7208F3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219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.643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3</w:t>
            </w:r>
          </w:p>
        </w:tc>
      </w:tr>
      <w:tr w:rsidR="001922B9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3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CC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C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CC</w:t>
            </w:r>
            <w:r>
              <w:rPr>
                <w:rFonts w:ascii="Calibri" w:hAnsi="Calibri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0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235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3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109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4</w:t>
            </w:r>
          </w:p>
        </w:tc>
      </w:tr>
      <w:tr w:rsidR="001922B9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4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CCCCC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2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10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5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5</w:t>
            </w:r>
          </w:p>
        </w:tc>
      </w:tr>
      <w:tr w:rsidR="001922B9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5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CCTCT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1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23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78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6</w:t>
            </w:r>
          </w:p>
        </w:tc>
      </w:tr>
      <w:tr w:rsidR="001922B9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6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TCTCC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3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.00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7</w:t>
            </w:r>
          </w:p>
        </w:tc>
      </w:tr>
      <w:tr w:rsidR="001922B9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7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CCTTT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1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20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3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8</w:t>
            </w:r>
          </w:p>
        </w:tc>
      </w:tr>
      <w:tr w:rsidR="001922B9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8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CTCCCT</w:t>
            </w:r>
          </w:p>
        </w:tc>
        <w:tc>
          <w:tcPr>
            <w:tcW w:w="1001" w:type="dxa"/>
            <w:vAlign w:val="center"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2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5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1922B9" w:rsidRPr="00782CD4" w:rsidRDefault="003079B3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29</w:t>
            </w:r>
          </w:p>
        </w:tc>
      </w:tr>
      <w:tr w:rsidR="001922B9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Pr="00782CD4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A_9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CCTCCC</w:t>
            </w:r>
          </w:p>
        </w:tc>
        <w:tc>
          <w:tcPr>
            <w:tcW w:w="1001" w:type="dxa"/>
            <w:vAlign w:val="center"/>
          </w:tcPr>
          <w:p w:rsidR="001922B9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4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Default="001922B9" w:rsidP="001922B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1280" w:type="dxa"/>
            <w:vAlign w:val="center"/>
          </w:tcPr>
          <w:p w:rsidR="001922B9" w:rsidRDefault="003079B3" w:rsidP="001922B9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079B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86</w:t>
            </w:r>
          </w:p>
        </w:tc>
      </w:tr>
      <w:tr w:rsidR="001922B9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1922B9" w:rsidRDefault="001922B9" w:rsidP="001922B9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LR1LA_10</w:t>
            </w:r>
          </w:p>
        </w:tc>
        <w:tc>
          <w:tcPr>
            <w:tcW w:w="1167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TCCCCCT</w:t>
            </w:r>
          </w:p>
        </w:tc>
        <w:tc>
          <w:tcPr>
            <w:tcW w:w="1001" w:type="dxa"/>
            <w:vAlign w:val="center"/>
          </w:tcPr>
          <w:p w:rsidR="001922B9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A-5</w:t>
            </w:r>
          </w:p>
        </w:tc>
        <w:tc>
          <w:tcPr>
            <w:tcW w:w="708" w:type="dxa"/>
            <w:noWrap/>
            <w:vAlign w:val="center"/>
            <w:hideMark/>
          </w:tcPr>
          <w:p w:rsidR="001922B9" w:rsidRPr="00782CD4" w:rsidRDefault="001922B9" w:rsidP="001922B9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noWrap/>
            <w:vAlign w:val="center"/>
            <w:hideMark/>
          </w:tcPr>
          <w:p w:rsidR="001922B9" w:rsidRDefault="001922B9" w:rsidP="001922B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1036" w:type="dxa"/>
            <w:vAlign w:val="center"/>
          </w:tcPr>
          <w:p w:rsidR="001922B9" w:rsidRPr="001922B9" w:rsidRDefault="001922B9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1036" w:type="dxa"/>
            <w:vAlign w:val="center"/>
          </w:tcPr>
          <w:p w:rsidR="001922B9" w:rsidRPr="00782CD4" w:rsidRDefault="001922B9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1280" w:type="dxa"/>
            <w:vAlign w:val="center"/>
          </w:tcPr>
          <w:p w:rsidR="001922B9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87</w:t>
            </w:r>
          </w:p>
        </w:tc>
      </w:tr>
      <w:tr w:rsidR="00E764B7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TGCGGG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527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636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281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.321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0</w:t>
            </w:r>
          </w:p>
        </w:tc>
      </w:tr>
      <w:tr w:rsidR="00E764B7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2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GCGGG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04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358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308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375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.679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1</w:t>
            </w:r>
          </w:p>
        </w:tc>
      </w:tr>
      <w:tr w:rsidR="00E764B7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3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GCAGG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34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20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94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2</w:t>
            </w:r>
          </w:p>
        </w:tc>
      </w:tr>
      <w:tr w:rsidR="00E764B7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4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GCGGG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10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5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3</w:t>
            </w:r>
          </w:p>
        </w:tc>
      </w:tr>
      <w:tr w:rsidR="00E764B7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5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ACGGG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34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156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4</w:t>
            </w:r>
          </w:p>
        </w:tc>
      </w:tr>
      <w:tr w:rsidR="00E764B7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6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GCGGA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14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63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5</w:t>
            </w:r>
          </w:p>
        </w:tc>
      </w:tr>
      <w:tr w:rsidR="00E764B7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7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CGCGAGG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3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5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6</w:t>
            </w:r>
          </w:p>
        </w:tc>
      </w:tr>
      <w:tr w:rsidR="00E764B7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8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GCGGGAT</w:t>
            </w:r>
          </w:p>
        </w:tc>
        <w:tc>
          <w:tcPr>
            <w:tcW w:w="1001" w:type="dxa"/>
            <w:vAlign w:val="center"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2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7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10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E764B7" w:rsidRPr="00782CD4" w:rsidRDefault="003079B3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7</w:t>
            </w:r>
          </w:p>
        </w:tc>
      </w:tr>
      <w:tr w:rsidR="00E764B7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jc w:val="both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LR1LB_9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TATGGGGT</w:t>
            </w:r>
          </w:p>
        </w:tc>
        <w:tc>
          <w:tcPr>
            <w:tcW w:w="1001" w:type="dxa"/>
            <w:vAlign w:val="center"/>
          </w:tcPr>
          <w:p w:rsidR="00E764B7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4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Default="00E764B7" w:rsidP="00E764B7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7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31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1280" w:type="dxa"/>
            <w:vAlign w:val="center"/>
          </w:tcPr>
          <w:p w:rsidR="00E764B7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88</w:t>
            </w:r>
          </w:p>
        </w:tc>
      </w:tr>
      <w:tr w:rsidR="00E764B7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E764B7" w:rsidRPr="00782CD4" w:rsidRDefault="00E764B7" w:rsidP="00E764B7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LR1LB_10</w:t>
            </w:r>
          </w:p>
        </w:tc>
        <w:tc>
          <w:tcPr>
            <w:tcW w:w="1167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CGCGGGAA</w:t>
            </w:r>
          </w:p>
        </w:tc>
        <w:tc>
          <w:tcPr>
            <w:tcW w:w="1001" w:type="dxa"/>
            <w:vAlign w:val="center"/>
          </w:tcPr>
          <w:p w:rsidR="00E764B7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1LB-5</w:t>
            </w:r>
          </w:p>
        </w:tc>
        <w:tc>
          <w:tcPr>
            <w:tcW w:w="708" w:type="dxa"/>
            <w:noWrap/>
            <w:vAlign w:val="center"/>
            <w:hideMark/>
          </w:tcPr>
          <w:p w:rsidR="00E764B7" w:rsidRPr="00782CD4" w:rsidRDefault="00E764B7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noWrap/>
            <w:vAlign w:val="center"/>
            <w:hideMark/>
          </w:tcPr>
          <w:p w:rsidR="00E764B7" w:rsidRDefault="00E764B7" w:rsidP="00E764B7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1036" w:type="dxa"/>
            <w:vAlign w:val="center"/>
          </w:tcPr>
          <w:p w:rsidR="00E764B7" w:rsidRPr="001922B9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1922B9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1922B9">
              <w:rPr>
                <w:sz w:val="18"/>
                <w:szCs w:val="18"/>
              </w:rPr>
              <w:t>005</w:t>
            </w:r>
          </w:p>
        </w:tc>
        <w:tc>
          <w:tcPr>
            <w:tcW w:w="1036" w:type="dxa"/>
            <w:vAlign w:val="center"/>
          </w:tcPr>
          <w:p w:rsidR="00E764B7" w:rsidRPr="00E764B7" w:rsidRDefault="00E764B7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E764B7">
              <w:rPr>
                <w:sz w:val="18"/>
                <w:szCs w:val="18"/>
              </w:rPr>
              <w:t>0</w:t>
            </w:r>
            <w:r w:rsidR="00E7001D">
              <w:rPr>
                <w:sz w:val="18"/>
                <w:szCs w:val="18"/>
              </w:rPr>
              <w:t>.</w:t>
            </w:r>
            <w:r w:rsidRPr="00E764B7">
              <w:rPr>
                <w:sz w:val="18"/>
                <w:szCs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E764B7" w:rsidRPr="00782CD4" w:rsidRDefault="00E764B7" w:rsidP="00411389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0</w:t>
            </w:r>
          </w:p>
        </w:tc>
        <w:tc>
          <w:tcPr>
            <w:tcW w:w="1280" w:type="dxa"/>
            <w:vAlign w:val="center"/>
          </w:tcPr>
          <w:p w:rsidR="00E764B7" w:rsidRDefault="003079B3" w:rsidP="00E764B7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89</w:t>
            </w:r>
          </w:p>
        </w:tc>
      </w:tr>
      <w:tr w:rsidR="00243EA2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CCTACG</w:t>
            </w:r>
          </w:p>
        </w:tc>
        <w:tc>
          <w:tcPr>
            <w:tcW w:w="1001" w:type="dxa"/>
            <w:vAlign w:val="center"/>
          </w:tcPr>
          <w:p w:rsidR="00243EA2" w:rsidRPr="00782CD4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36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588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671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413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260</w:t>
            </w:r>
          </w:p>
        </w:tc>
        <w:tc>
          <w:tcPr>
            <w:tcW w:w="1280" w:type="dxa"/>
            <w:vAlign w:val="center"/>
          </w:tcPr>
          <w:p w:rsidR="00243EA2" w:rsidRPr="00782CD4" w:rsidRDefault="003079B3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8</w:t>
            </w:r>
          </w:p>
        </w:tc>
      </w:tr>
      <w:tr w:rsidR="00243EA2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2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CCTATG</w:t>
            </w:r>
          </w:p>
        </w:tc>
        <w:tc>
          <w:tcPr>
            <w:tcW w:w="1001" w:type="dxa"/>
            <w:vAlign w:val="center"/>
          </w:tcPr>
          <w:p w:rsidR="00243EA2" w:rsidRPr="00782CD4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69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96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Pr="00782CD4" w:rsidRDefault="003079B3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39</w:t>
            </w:r>
          </w:p>
        </w:tc>
      </w:tr>
      <w:tr w:rsidR="00243EA2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3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TCTACG</w:t>
            </w:r>
          </w:p>
        </w:tc>
        <w:tc>
          <w:tcPr>
            <w:tcW w:w="1001" w:type="dxa"/>
            <w:vAlign w:val="center"/>
          </w:tcPr>
          <w:p w:rsidR="00243EA2" w:rsidRPr="00782CD4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1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28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39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Pr="00782CD4" w:rsidRDefault="003079B3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0</w:t>
            </w:r>
          </w:p>
        </w:tc>
      </w:tr>
      <w:tr w:rsidR="00243EA2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4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CCTACC</w:t>
            </w:r>
          </w:p>
        </w:tc>
        <w:tc>
          <w:tcPr>
            <w:tcW w:w="1001" w:type="dxa"/>
            <w:vAlign w:val="center"/>
          </w:tcPr>
          <w:p w:rsidR="00243EA2" w:rsidRPr="00782CD4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3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55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77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Pr="00782CD4" w:rsidRDefault="003079B3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1</w:t>
            </w:r>
          </w:p>
        </w:tc>
      </w:tr>
      <w:tr w:rsidR="00243EA2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5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CCCACG</w:t>
            </w:r>
          </w:p>
        </w:tc>
        <w:tc>
          <w:tcPr>
            <w:tcW w:w="1001" w:type="dxa"/>
            <w:vAlign w:val="center"/>
          </w:tcPr>
          <w:p w:rsidR="00243EA2" w:rsidRPr="00782CD4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1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5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155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55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306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740</w:t>
            </w:r>
          </w:p>
        </w:tc>
        <w:tc>
          <w:tcPr>
            <w:tcW w:w="1280" w:type="dxa"/>
            <w:vAlign w:val="center"/>
          </w:tcPr>
          <w:p w:rsidR="00243EA2" w:rsidRPr="00782CD4" w:rsidRDefault="003079B3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2</w:t>
            </w:r>
          </w:p>
        </w:tc>
      </w:tr>
      <w:tr w:rsidR="00243EA2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6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GCCTACG</w:t>
            </w:r>
          </w:p>
        </w:tc>
        <w:tc>
          <w:tcPr>
            <w:tcW w:w="1001" w:type="dxa"/>
            <w:vAlign w:val="center"/>
          </w:tcPr>
          <w:p w:rsidR="00243EA2" w:rsidRPr="00782CD4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4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0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27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38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Pr="00782CD4" w:rsidRDefault="003079B3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3</w:t>
            </w:r>
          </w:p>
        </w:tc>
      </w:tr>
      <w:tr w:rsidR="00243EA2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LR3_7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CCTGCG</w:t>
            </w:r>
          </w:p>
        </w:tc>
        <w:tc>
          <w:tcPr>
            <w:tcW w:w="1001" w:type="dxa"/>
            <w:vAlign w:val="center"/>
          </w:tcPr>
          <w:p w:rsidR="00243EA2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1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9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52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19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181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90</w:t>
            </w:r>
          </w:p>
        </w:tc>
      </w:tr>
      <w:tr w:rsidR="00243EA2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LR3_8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ACCTACG</w:t>
            </w:r>
          </w:p>
        </w:tc>
        <w:tc>
          <w:tcPr>
            <w:tcW w:w="1001" w:type="dxa"/>
            <w:vAlign w:val="center"/>
          </w:tcPr>
          <w:p w:rsidR="00243EA2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5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6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Default="00243EA2" w:rsidP="00243EA2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22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1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91</w:t>
            </w:r>
          </w:p>
        </w:tc>
      </w:tr>
      <w:tr w:rsidR="00243EA2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243EA2" w:rsidRPr="00782CD4" w:rsidRDefault="00243EA2" w:rsidP="00243EA2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LR3_9</w:t>
            </w:r>
          </w:p>
        </w:tc>
        <w:tc>
          <w:tcPr>
            <w:tcW w:w="1167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CACTTACG</w:t>
            </w:r>
          </w:p>
        </w:tc>
        <w:tc>
          <w:tcPr>
            <w:tcW w:w="1001" w:type="dxa"/>
            <w:vAlign w:val="center"/>
          </w:tcPr>
          <w:p w:rsidR="00243EA2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3-6</w:t>
            </w:r>
          </w:p>
        </w:tc>
        <w:tc>
          <w:tcPr>
            <w:tcW w:w="708" w:type="dxa"/>
            <w:noWrap/>
            <w:vAlign w:val="center"/>
            <w:hideMark/>
          </w:tcPr>
          <w:p w:rsidR="00243EA2" w:rsidRPr="00782CD4" w:rsidRDefault="00243EA2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noWrap/>
            <w:vAlign w:val="center"/>
            <w:hideMark/>
          </w:tcPr>
          <w:p w:rsidR="00243EA2" w:rsidRDefault="00243EA2" w:rsidP="00243EA2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4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6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243EA2" w:rsidRPr="00243EA2" w:rsidRDefault="00243EA2" w:rsidP="00E7001D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243EA2">
              <w:rPr>
                <w:sz w:val="18"/>
              </w:rPr>
              <w:t>0</w:t>
            </w:r>
            <w:r w:rsidR="00E7001D">
              <w:rPr>
                <w:sz w:val="18"/>
              </w:rPr>
              <w:t>.</w:t>
            </w:r>
            <w:r w:rsidRPr="00243EA2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243EA2" w:rsidRDefault="003079B3" w:rsidP="00243EA2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T931992</w:t>
            </w:r>
          </w:p>
        </w:tc>
      </w:tr>
      <w:tr w:rsidR="003079B3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AGCCA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98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535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312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295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4</w:t>
            </w:r>
          </w:p>
        </w:tc>
      </w:tr>
      <w:tr w:rsidR="003079B3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AGTAA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15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289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86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5</w:t>
            </w:r>
          </w:p>
        </w:tc>
      </w:tr>
      <w:tr w:rsidR="003079B3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3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AGTCA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62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562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319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1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6</w:t>
            </w:r>
          </w:p>
        </w:tc>
      </w:tr>
      <w:tr w:rsidR="003079B3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4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GGCCA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40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205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7</w:t>
            </w:r>
          </w:p>
        </w:tc>
      </w:tr>
      <w:tr w:rsidR="003079B3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AACCA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46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181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8</w:t>
            </w:r>
          </w:p>
        </w:tc>
      </w:tr>
      <w:tr w:rsidR="003079B3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6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AGCCG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15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21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49</w:t>
            </w:r>
          </w:p>
        </w:tc>
      </w:tr>
      <w:tr w:rsidR="003079B3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7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AGTTA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4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13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19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.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50</w:t>
            </w:r>
          </w:p>
        </w:tc>
      </w:tr>
      <w:tr w:rsidR="003079B3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CGC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21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45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503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521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317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735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51</w:t>
            </w:r>
          </w:p>
        </w:tc>
      </w:tr>
      <w:tr w:rsidR="003079B3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2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CGT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21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479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454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683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265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52</w:t>
            </w:r>
          </w:p>
        </w:tc>
      </w:tr>
      <w:tr w:rsidR="003079B3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lastRenderedPageBreak/>
              <w:t>TLR21_3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TCGT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21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5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53</w:t>
            </w:r>
          </w:p>
        </w:tc>
      </w:tr>
      <w:tr w:rsidR="003079B3" w:rsidRPr="00782CD4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4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CCC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21-</w:t>
            </w: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10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15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54</w:t>
            </w:r>
          </w:p>
        </w:tc>
      </w:tr>
      <w:tr w:rsidR="003079B3" w:rsidRPr="00782CD4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782CD4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5</w:t>
            </w:r>
          </w:p>
        </w:tc>
        <w:tc>
          <w:tcPr>
            <w:tcW w:w="1167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CTGT</w:t>
            </w:r>
          </w:p>
        </w:tc>
        <w:tc>
          <w:tcPr>
            <w:tcW w:w="1001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TLR21-3</w:t>
            </w:r>
          </w:p>
        </w:tc>
        <w:tc>
          <w:tcPr>
            <w:tcW w:w="708" w:type="dxa"/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782CD4"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39" w:type="dxa"/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0.003</w:t>
            </w:r>
          </w:p>
        </w:tc>
        <w:tc>
          <w:tcPr>
            <w:tcW w:w="1036" w:type="dxa"/>
            <w:vAlign w:val="center"/>
          </w:tcPr>
          <w:p w:rsidR="003079B3" w:rsidRPr="001F319E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1F319E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1F319E">
              <w:rPr>
                <w:sz w:val="18"/>
              </w:rPr>
              <w:t>005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000</w:t>
            </w:r>
          </w:p>
        </w:tc>
        <w:tc>
          <w:tcPr>
            <w:tcW w:w="1036" w:type="dxa"/>
            <w:vAlign w:val="center"/>
          </w:tcPr>
          <w:p w:rsidR="003079B3" w:rsidRPr="00411389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 w:rsidRPr="00411389">
              <w:rPr>
                <w:sz w:val="18"/>
              </w:rPr>
              <w:t>0</w:t>
            </w:r>
            <w:r>
              <w:rPr>
                <w:sz w:val="18"/>
              </w:rPr>
              <w:t>.</w:t>
            </w:r>
            <w:r w:rsidRPr="00411389">
              <w:rPr>
                <w:sz w:val="18"/>
              </w:rPr>
              <w:t>000</w:t>
            </w:r>
          </w:p>
        </w:tc>
        <w:tc>
          <w:tcPr>
            <w:tcW w:w="1280" w:type="dxa"/>
            <w:vAlign w:val="center"/>
          </w:tcPr>
          <w:p w:rsidR="003079B3" w:rsidRPr="00782CD4" w:rsidRDefault="003079B3" w:rsidP="003079B3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KJ414355</w:t>
            </w:r>
          </w:p>
        </w:tc>
      </w:tr>
      <w:tr w:rsidR="003079B3" w:rsidRPr="00782CD4" w:rsidTr="00192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tcBorders>
              <w:bottom w:val="double" w:sz="4" w:space="0" w:color="auto"/>
            </w:tcBorders>
            <w:noWrap/>
            <w:vAlign w:val="center"/>
            <w:hideMark/>
          </w:tcPr>
          <w:p w:rsidR="003079B3" w:rsidRPr="00782CD4" w:rsidRDefault="003079B3" w:rsidP="003079B3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 xml:space="preserve">Total </w:t>
            </w:r>
          </w:p>
        </w:tc>
        <w:tc>
          <w:tcPr>
            <w:tcW w:w="1167" w:type="dxa"/>
            <w:tcBorders>
              <w:bottom w:val="double" w:sz="4" w:space="0" w:color="auto"/>
            </w:tcBorders>
            <w:noWrap/>
            <w:vAlign w:val="center"/>
            <w:hideMark/>
          </w:tcPr>
          <w:p w:rsidR="003079B3" w:rsidRPr="00782CD4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1001" w:type="dxa"/>
            <w:tcBorders>
              <w:bottom w:val="double" w:sz="4" w:space="0" w:color="auto"/>
            </w:tcBorders>
            <w:vAlign w:val="center"/>
          </w:tcPr>
          <w:p w:rsidR="003079B3" w:rsidRPr="001F040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  <w:highlight w:val="yellow"/>
              </w:rPr>
            </w:pPr>
            <w:r w:rsidRPr="00D23E93"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708" w:type="dxa"/>
            <w:tcBorders>
              <w:bottom w:val="double" w:sz="4" w:space="0" w:color="auto"/>
            </w:tcBorders>
            <w:noWrap/>
            <w:vAlign w:val="center"/>
            <w:hideMark/>
          </w:tcPr>
          <w:p w:rsidR="003079B3" w:rsidRPr="001F040E" w:rsidRDefault="003079B3" w:rsidP="003079B3">
            <w:pPr>
              <w:ind w:hanging="108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  <w:highlight w:val="yellow"/>
              </w:rPr>
            </w:pPr>
          </w:p>
        </w:tc>
        <w:tc>
          <w:tcPr>
            <w:tcW w:w="1239" w:type="dxa"/>
            <w:tcBorders>
              <w:bottom w:val="double" w:sz="4" w:space="0" w:color="auto"/>
            </w:tcBorders>
            <w:noWrap/>
            <w:vAlign w:val="center"/>
            <w:hideMark/>
          </w:tcPr>
          <w:p w:rsidR="003079B3" w:rsidRPr="001F040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  <w:highlight w:val="yellow"/>
              </w:rPr>
            </w:pPr>
          </w:p>
        </w:tc>
        <w:tc>
          <w:tcPr>
            <w:tcW w:w="1036" w:type="dxa"/>
            <w:tcBorders>
              <w:bottom w:val="double" w:sz="4" w:space="0" w:color="auto"/>
            </w:tcBorders>
            <w:vAlign w:val="center"/>
          </w:tcPr>
          <w:p w:rsidR="003079B3" w:rsidRPr="001F040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highlight w:val="yellow"/>
                <w:lang w:val="en-GB" w:eastAsia="en-GB"/>
              </w:rPr>
            </w:pPr>
          </w:p>
        </w:tc>
        <w:tc>
          <w:tcPr>
            <w:tcW w:w="1036" w:type="dxa"/>
            <w:tcBorders>
              <w:bottom w:val="double" w:sz="4" w:space="0" w:color="auto"/>
            </w:tcBorders>
            <w:vAlign w:val="center"/>
          </w:tcPr>
          <w:p w:rsidR="003079B3" w:rsidRPr="001F040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highlight w:val="yellow"/>
                <w:lang w:val="en-GB" w:eastAsia="en-GB"/>
              </w:rPr>
            </w:pPr>
          </w:p>
        </w:tc>
        <w:tc>
          <w:tcPr>
            <w:tcW w:w="1036" w:type="dxa"/>
            <w:tcBorders>
              <w:bottom w:val="double" w:sz="4" w:space="0" w:color="auto"/>
            </w:tcBorders>
            <w:vAlign w:val="center"/>
          </w:tcPr>
          <w:p w:rsidR="003079B3" w:rsidRPr="001F040E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highlight w:val="yellow"/>
                <w:lang w:val="en-GB" w:eastAsia="en-GB"/>
              </w:rPr>
            </w:pPr>
          </w:p>
        </w:tc>
        <w:tc>
          <w:tcPr>
            <w:tcW w:w="1280" w:type="dxa"/>
            <w:tcBorders>
              <w:bottom w:val="double" w:sz="4" w:space="0" w:color="auto"/>
            </w:tcBorders>
            <w:vAlign w:val="center"/>
          </w:tcPr>
          <w:p w:rsidR="003079B3" w:rsidRDefault="003079B3" w:rsidP="003079B3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</w:pPr>
          </w:p>
        </w:tc>
      </w:tr>
    </w:tbl>
    <w:tbl>
      <w:tblPr>
        <w:tblStyle w:val="MediumList11"/>
        <w:tblW w:w="9738" w:type="dxa"/>
        <w:tblLook w:val="04A0" w:firstRow="1" w:lastRow="0" w:firstColumn="1" w:lastColumn="0" w:noHBand="0" w:noVBand="1"/>
      </w:tblPr>
      <w:tblGrid>
        <w:gridCol w:w="1278"/>
        <w:gridCol w:w="2435"/>
        <w:gridCol w:w="1134"/>
        <w:gridCol w:w="480"/>
        <w:gridCol w:w="1115"/>
        <w:gridCol w:w="1021"/>
        <w:gridCol w:w="1086"/>
        <w:gridCol w:w="1189"/>
      </w:tblGrid>
      <w:tr w:rsidR="00DC7205" w:rsidRPr="00023F4C" w:rsidTr="00DC3B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hideMark/>
          </w:tcPr>
          <w:p w:rsidR="003644B5" w:rsidRPr="00023F4C" w:rsidRDefault="003644B5" w:rsidP="00A2599C">
            <w:pPr>
              <w:ind w:left="0" w:firstLine="0"/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bCs w:val="0"/>
                <w:i/>
                <w:color w:val="000000"/>
                <w:sz w:val="18"/>
                <w:szCs w:val="18"/>
                <w:lang w:val="en-GB" w:eastAsia="en-GB"/>
              </w:rPr>
              <w:t>A.</w:t>
            </w:r>
            <w:r w:rsidRPr="00023F4C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val="en-GB" w:eastAsia="en-GB"/>
              </w:rPr>
              <w:t xml:space="preserve"> </w:t>
            </w:r>
            <w:proofErr w:type="spellStart"/>
            <w:r w:rsidRPr="00023F4C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val="en-GB" w:eastAsia="en-GB"/>
              </w:rPr>
              <w:t>campestris</w:t>
            </w:r>
            <w:proofErr w:type="spellEnd"/>
          </w:p>
          <w:p w:rsidR="003644B5" w:rsidRPr="00023F4C" w:rsidRDefault="003644B5" w:rsidP="000574B6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llele</w:t>
            </w:r>
          </w:p>
        </w:tc>
        <w:tc>
          <w:tcPr>
            <w:tcW w:w="2435" w:type="dxa"/>
            <w:noWrap/>
            <w:hideMark/>
          </w:tcPr>
          <w:p w:rsidR="003644B5" w:rsidRPr="00023F4C" w:rsidRDefault="003644B5" w:rsidP="005C7DE2">
            <w:pPr>
              <w:ind w:left="-34" w:hanging="24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Sequence</w:t>
            </w:r>
          </w:p>
        </w:tc>
        <w:tc>
          <w:tcPr>
            <w:tcW w:w="1134" w:type="dxa"/>
            <w:noWrap/>
            <w:hideMark/>
          </w:tcPr>
          <w:p w:rsidR="003644B5" w:rsidRDefault="003644B5" w:rsidP="00A2599C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Amino acid</w:t>
            </w:r>
          </w:p>
          <w:p w:rsidR="003644B5" w:rsidRPr="00023F4C" w:rsidRDefault="003644B5" w:rsidP="00A2599C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variant</w:t>
            </w:r>
          </w:p>
        </w:tc>
        <w:tc>
          <w:tcPr>
            <w:tcW w:w="480" w:type="dxa"/>
          </w:tcPr>
          <w:p w:rsidR="003644B5" w:rsidRPr="00023F4C" w:rsidRDefault="003644B5" w:rsidP="00A2599C">
            <w:pPr>
              <w:ind w:left="0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vertAlign w:val="superscript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N</w:t>
            </w: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vertAlign w:val="superscript"/>
                <w:lang w:val="en-GB" w:eastAsia="en-GB"/>
              </w:rPr>
              <w:t>1</w:t>
            </w:r>
          </w:p>
        </w:tc>
        <w:tc>
          <w:tcPr>
            <w:tcW w:w="1115" w:type="dxa"/>
          </w:tcPr>
          <w:p w:rsidR="003644B5" w:rsidRPr="002E3D17" w:rsidRDefault="003644B5" w:rsidP="00A2599C">
            <w:pPr>
              <w:ind w:hanging="102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vertAlign w:val="superscript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Frequency</w:t>
            </w: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vertAlign w:val="superscript"/>
                <w:lang w:val="en-GB" w:eastAsia="en-GB"/>
              </w:rPr>
              <w:t>2</w:t>
            </w:r>
          </w:p>
        </w:tc>
        <w:tc>
          <w:tcPr>
            <w:tcW w:w="1021" w:type="dxa"/>
          </w:tcPr>
          <w:p w:rsidR="003644B5" w:rsidRDefault="003644B5" w:rsidP="00A2599C">
            <w:pPr>
              <w:ind w:hanging="108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Frequency</w:t>
            </w:r>
          </w:p>
          <w:p w:rsidR="003644B5" w:rsidRDefault="003644B5" w:rsidP="00A2599C">
            <w:pPr>
              <w:ind w:hanging="108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in IP</w:t>
            </w:r>
          </w:p>
        </w:tc>
        <w:tc>
          <w:tcPr>
            <w:tcW w:w="1086" w:type="dxa"/>
          </w:tcPr>
          <w:p w:rsidR="003644B5" w:rsidRDefault="003644B5" w:rsidP="00A2599C">
            <w:pPr>
              <w:ind w:left="5" w:hanging="5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Frequency</w:t>
            </w:r>
          </w:p>
          <w:p w:rsidR="003644B5" w:rsidRDefault="003644B5" w:rsidP="00A2599C">
            <w:pPr>
              <w:ind w:left="29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 xml:space="preserve">in </w:t>
            </w:r>
            <w:proofErr w:type="spellStart"/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Af</w:t>
            </w:r>
            <w:proofErr w:type="spellEnd"/>
          </w:p>
        </w:tc>
        <w:tc>
          <w:tcPr>
            <w:tcW w:w="1189" w:type="dxa"/>
          </w:tcPr>
          <w:p w:rsidR="003644B5" w:rsidRDefault="003644B5" w:rsidP="0017024F">
            <w:pPr>
              <w:ind w:left="43" w:right="-99" w:hanging="37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proofErr w:type="spellStart"/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Genebank</w:t>
            </w:r>
            <w:proofErr w:type="spellEnd"/>
          </w:p>
          <w:p w:rsidR="003644B5" w:rsidRDefault="0017024F" w:rsidP="0017024F">
            <w:pPr>
              <w:ind w:left="-22" w:right="-99" w:firstLine="36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 xml:space="preserve">Accession </w:t>
            </w:r>
            <w:r w:rsidR="003644B5">
              <w:rPr>
                <w:rFonts w:ascii="Calibri" w:eastAsia="Times New Roman" w:hAnsi="Calibri" w:cs="Times New Roman"/>
                <w:b/>
                <w:color w:val="000000"/>
                <w:sz w:val="18"/>
                <w:szCs w:val="18"/>
                <w:lang w:val="en-GB" w:eastAsia="en-GB"/>
              </w:rPr>
              <w:t>#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CCGCT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56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3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CCGCC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2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6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25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57</w:t>
            </w:r>
            <w:bookmarkStart w:id="0" w:name="_GoBack"/>
            <w:bookmarkEnd w:id="0"/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ACCGCC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3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58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CCGCCT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4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59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CGTAGTCCGCC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5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0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CAGTAGTCCGCC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2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3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1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3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CCGCCCCCGC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6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2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4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CCGTC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2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3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5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ATGCCCCCTC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7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4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6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CGTAGTCCGCCCCCGAT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5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5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7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CAATAGTCTGCCCCCGC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6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6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8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CTGTACATCCCCGC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8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7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1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AAAGTAGTCCGCCCCCGA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2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17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8</w:t>
            </w:r>
          </w:p>
        </w:tc>
      </w:tr>
      <w:tr w:rsidR="007B06B0" w:rsidRPr="001A3ED3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2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CAGTAATCCGCCCCTGCC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6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69</w:t>
            </w:r>
          </w:p>
        </w:tc>
      </w:tr>
      <w:tr w:rsidR="007B06B0" w:rsidRPr="001A3ED3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2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1A3ED3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GAAGTAGTATGCCCCCTCCCT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TLR1LA_9</w:t>
            </w:r>
          </w:p>
        </w:tc>
        <w:tc>
          <w:tcPr>
            <w:tcW w:w="480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Pr="001A3ED3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18"/>
                <w:szCs w:val="18"/>
              </w:rPr>
            </w:pPr>
            <w:r w:rsidRPr="001A3ED3">
              <w:rPr>
                <w:color w:val="000000"/>
                <w:sz w:val="18"/>
                <w:szCs w:val="18"/>
              </w:rPr>
              <w:t>KJ414370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AAGTGCCCTCGGA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5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5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67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1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TGCAAGTGCCCTTGGA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2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2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TAAGTGCCCTCG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3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AAGTACCCTCGGA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4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3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AAGTGCCCCCGGA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5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4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GAGTGTCTTCGGCT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6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5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ACAAGTGTCCTCGGA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4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7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6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ACGTGCCCTCA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8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7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AAGTGTTTTCG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79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18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GCAAAAGCCCTCGT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1LB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0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TAGCGGCGC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50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5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42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1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7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GTTATCAGCGC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2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2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8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GTTAGCGGCGCG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3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TCGCGGCGC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4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TAGCGACGC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4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5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CTAGCGGCACA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6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ATTAGCGGCGC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6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7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3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TAGCGGCGT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8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4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AAGCGGCGCGCT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89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5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AAGTGGCGCGCT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7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0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6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TAGCGGCGCA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1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17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AGTTAGTGGAGCGC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3_8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2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8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GGACTCCCC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25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3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TAACGGCCTCCCCAA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4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GGACTCCTCCAGGGA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5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lastRenderedPageBreak/>
              <w:t>TLR4_1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GGACGACCCCCCCAGGGAG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4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6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AACGACTCCCC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7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3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GAACGACCCCCC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8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4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TGACGAGTCCCG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6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399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5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AACGACCCCCCCAGGGGACG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0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6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CGACTCCCCCAGGGAGCTT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4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1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7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GGACGACCCCCG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2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8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TGACGACTCCCGCAGGGGAA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4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3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AACGACTCCCG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4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GGACCCTCCCAGAGAG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7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5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CGACTCCCCCG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8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6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TAGCGAGTCCCG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9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7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3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AACAACTCCCCCAGGA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0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8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4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CGACTCCCCCAGGGG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09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25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sz w:val="18"/>
                <w:szCs w:val="18"/>
                <w:lang w:val="en-GB" w:eastAsia="en-GB"/>
              </w:rPr>
              <w:t>CGAGGACTCCCCGAGGGAACTC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4_1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0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6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CCCTG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1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7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CTCCG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36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2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2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8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CCCCG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50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33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8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3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9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CCTCG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2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4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0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TCCTG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3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5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1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CCCTA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4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6</w:t>
            </w:r>
          </w:p>
        </w:tc>
      </w:tr>
      <w:tr w:rsidR="007B06B0" w:rsidRPr="00023F4C" w:rsidTr="0041138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12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GCCC</w:t>
            </w: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CG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023F4C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LR21_5</w:t>
            </w:r>
          </w:p>
        </w:tc>
        <w:tc>
          <w:tcPr>
            <w:tcW w:w="480" w:type="dxa"/>
            <w:vAlign w:val="center"/>
          </w:tcPr>
          <w:p w:rsidR="007B06B0" w:rsidRDefault="007B06B0" w:rsidP="007B06B0">
            <w:pPr>
              <w:ind w:left="0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 w:rsidRPr="001A3ED3">
              <w:rPr>
                <w:rFonts w:ascii="Calibri" w:hAnsi="Calibri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189" w:type="dxa"/>
            <w:vAlign w:val="center"/>
          </w:tcPr>
          <w:p w:rsidR="007B06B0" w:rsidRDefault="007B06B0" w:rsidP="007B06B0">
            <w:pPr>
              <w:ind w:left="-22" w:firstLine="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/>
                <w:color w:val="000000"/>
                <w:sz w:val="18"/>
                <w:szCs w:val="18"/>
              </w:rPr>
            </w:pPr>
            <w:r>
              <w:rPr>
                <w:rFonts w:ascii="Calibri" w:hAnsi="Calibri"/>
                <w:color w:val="000000"/>
                <w:sz w:val="18"/>
                <w:szCs w:val="18"/>
              </w:rPr>
              <w:t>KJ414417</w:t>
            </w:r>
          </w:p>
        </w:tc>
      </w:tr>
      <w:tr w:rsidR="007B06B0" w:rsidRPr="00023F4C" w:rsidTr="004113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8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Total</w:t>
            </w:r>
          </w:p>
        </w:tc>
        <w:tc>
          <w:tcPr>
            <w:tcW w:w="2435" w:type="dxa"/>
            <w:noWrap/>
            <w:vAlign w:val="center"/>
            <w:hideMark/>
          </w:tcPr>
          <w:p w:rsidR="007B06B0" w:rsidRPr="00023F4C" w:rsidRDefault="007B06B0" w:rsidP="007B06B0">
            <w:pPr>
              <w:ind w:left="-34" w:hanging="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62</w:t>
            </w:r>
          </w:p>
        </w:tc>
        <w:tc>
          <w:tcPr>
            <w:tcW w:w="1134" w:type="dxa"/>
            <w:noWrap/>
            <w:vAlign w:val="center"/>
            <w:hideMark/>
          </w:tcPr>
          <w:p w:rsidR="007B06B0" w:rsidRPr="00023F4C" w:rsidRDefault="007B06B0" w:rsidP="007B06B0">
            <w:pPr>
              <w:ind w:left="0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val="en-GB" w:eastAsia="en-GB"/>
              </w:rPr>
              <w:t>38</w:t>
            </w:r>
          </w:p>
        </w:tc>
        <w:tc>
          <w:tcPr>
            <w:tcW w:w="480" w:type="dxa"/>
            <w:vAlign w:val="center"/>
          </w:tcPr>
          <w:p w:rsidR="007B06B0" w:rsidRPr="00023F4C" w:rsidRDefault="007B06B0" w:rsidP="007B0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115" w:type="dxa"/>
            <w:vAlign w:val="center"/>
          </w:tcPr>
          <w:p w:rsidR="007B06B0" w:rsidRPr="001A3ED3" w:rsidRDefault="007B06B0" w:rsidP="007B06B0">
            <w:pPr>
              <w:ind w:hanging="102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021" w:type="dxa"/>
            <w:vAlign w:val="center"/>
          </w:tcPr>
          <w:p w:rsidR="007B06B0" w:rsidRPr="001A3ED3" w:rsidRDefault="007B06B0" w:rsidP="007B06B0">
            <w:pPr>
              <w:ind w:hanging="10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086" w:type="dxa"/>
            <w:vAlign w:val="center"/>
          </w:tcPr>
          <w:p w:rsidR="007B06B0" w:rsidRPr="001A3ED3" w:rsidRDefault="007B06B0" w:rsidP="007B06B0">
            <w:pPr>
              <w:ind w:left="5" w:hanging="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189" w:type="dxa"/>
            <w:vAlign w:val="center"/>
          </w:tcPr>
          <w:p w:rsidR="007B06B0" w:rsidRPr="00023F4C" w:rsidRDefault="007B06B0" w:rsidP="007B06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</w:p>
        </w:tc>
      </w:tr>
    </w:tbl>
    <w:p w:rsidR="003644B5" w:rsidRPr="00B8619C" w:rsidRDefault="003644B5" w:rsidP="003644B5">
      <w:pPr>
        <w:spacing w:line="480" w:lineRule="auto"/>
        <w:jc w:val="both"/>
      </w:pPr>
      <w:r>
        <w:rPr>
          <w:vertAlign w:val="superscript"/>
        </w:rPr>
        <w:t>1</w:t>
      </w:r>
      <w:r>
        <w:t>Number of individuals with the allele across all populations</w:t>
      </w:r>
    </w:p>
    <w:p w:rsidR="003644B5" w:rsidRDefault="003644B5" w:rsidP="003644B5">
      <w:pPr>
        <w:spacing w:line="480" w:lineRule="auto"/>
        <w:jc w:val="both"/>
      </w:pPr>
      <w:r>
        <w:rPr>
          <w:vertAlign w:val="superscript"/>
        </w:rPr>
        <w:t>2</w:t>
      </w:r>
      <w:r>
        <w:t>Overall frequency in the pooled populations</w:t>
      </w:r>
    </w:p>
    <w:p w:rsidR="003644B5" w:rsidRDefault="003644B5" w:rsidP="003644B5">
      <w:pPr>
        <w:spacing w:line="480" w:lineRule="auto"/>
        <w:jc w:val="both"/>
        <w:sectPr w:rsidR="003644B5" w:rsidSect="000E4B80">
          <w:pgSz w:w="11907" w:h="16839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3644B5" w:rsidRDefault="009F2048" w:rsidP="003644B5">
      <w:pPr>
        <w:spacing w:line="480" w:lineRule="auto"/>
        <w:jc w:val="both"/>
      </w:pPr>
      <w:r>
        <w:lastRenderedPageBreak/>
        <w:t>Table S4</w:t>
      </w:r>
      <w:r w:rsidR="003644B5">
        <w:t>.</w:t>
      </w:r>
      <w:r w:rsidR="00DB23D4">
        <w:t xml:space="preserve"> </w:t>
      </w:r>
      <w:r w:rsidR="003644B5">
        <w:t>Mean</w:t>
      </w:r>
      <w:r w:rsidR="00727ADE">
        <w:t xml:space="preserve"> ratio of</w:t>
      </w:r>
      <w:r w:rsidR="00D01696">
        <w:t xml:space="preserve"> nonsynonymous to synonymous substitutions</w:t>
      </w:r>
      <w:r w:rsidR="003644B5">
        <w:t xml:space="preserve"> </w:t>
      </w:r>
      <w:r w:rsidR="00D01696">
        <w:t>(</w:t>
      </w:r>
      <w:r w:rsidR="003644B5">
        <w:sym w:font="Symbol" w:char="F077"/>
      </w:r>
      <w:r w:rsidR="00D01696">
        <w:t>,</w:t>
      </w:r>
      <w:r w:rsidR="003644B5">
        <w:t xml:space="preserve"> </w:t>
      </w:r>
      <w:r w:rsidR="003644B5">
        <w:rPr>
          <w:i/>
        </w:rPr>
        <w:t>P</w:t>
      </w:r>
      <w:r w:rsidR="003644B5">
        <w:t xml:space="preserve"> values for hypothesis of purifying selection, </w:t>
      </w:r>
      <w:proofErr w:type="spellStart"/>
      <w:proofErr w:type="gramStart"/>
      <w:r w:rsidR="003644B5">
        <w:t>dN</w:t>
      </w:r>
      <w:proofErr w:type="spellEnd"/>
      <w:proofErr w:type="gramEnd"/>
      <w:r w:rsidR="00A13E60">
        <w:t xml:space="preserve"> </w:t>
      </w:r>
      <w:r w:rsidR="003644B5">
        <w:t>&lt;</w:t>
      </w:r>
      <w:r w:rsidR="00A13E60">
        <w:t xml:space="preserve"> </w:t>
      </w:r>
      <w:proofErr w:type="spellStart"/>
      <w:r w:rsidR="003644B5">
        <w:t>dS</w:t>
      </w:r>
      <w:proofErr w:type="spellEnd"/>
      <w:r w:rsidR="003644B5">
        <w:t>, in brackets) across identified alleles of the five TLR loci in 1) Berthelot’s pipit (Aber)</w:t>
      </w:r>
      <w:r w:rsidR="003644B5">
        <w:rPr>
          <w:i/>
        </w:rPr>
        <w:t xml:space="preserve"> </w:t>
      </w:r>
      <w:r w:rsidR="003644B5">
        <w:t xml:space="preserve">and 2) both </w:t>
      </w:r>
      <w:r w:rsidR="003644B5" w:rsidRPr="008E24BC">
        <w:t>Berthelot’s and tawny pipits</w:t>
      </w:r>
      <w:r w:rsidR="003644B5">
        <w:t xml:space="preserve"> (</w:t>
      </w:r>
      <w:proofErr w:type="spellStart"/>
      <w:r w:rsidR="003644B5">
        <w:t>Aber+Acam</w:t>
      </w:r>
      <w:proofErr w:type="spellEnd"/>
      <w:r w:rsidR="003644B5">
        <w:t>). Significant values are in bold and underlined.</w:t>
      </w:r>
    </w:p>
    <w:tbl>
      <w:tblPr>
        <w:tblStyle w:val="Sombreadoclaro1"/>
        <w:tblW w:w="0" w:type="auto"/>
        <w:tblLook w:val="0420" w:firstRow="1" w:lastRow="0" w:firstColumn="0" w:lastColumn="0" w:noHBand="0" w:noVBand="1"/>
      </w:tblPr>
      <w:tblGrid>
        <w:gridCol w:w="1242"/>
        <w:gridCol w:w="1836"/>
        <w:gridCol w:w="1632"/>
      </w:tblGrid>
      <w:tr w:rsidR="003644B5" w:rsidRPr="005941CE" w:rsidTr="0070793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242" w:type="dxa"/>
          </w:tcPr>
          <w:p w:rsidR="003644B5" w:rsidRDefault="003644B5" w:rsidP="00045329">
            <w:pPr>
              <w:jc w:val="both"/>
            </w:pPr>
            <w:r>
              <w:t>Locus</w:t>
            </w:r>
          </w:p>
        </w:tc>
        <w:tc>
          <w:tcPr>
            <w:tcW w:w="1836" w:type="dxa"/>
          </w:tcPr>
          <w:p w:rsidR="003644B5" w:rsidRDefault="003644B5" w:rsidP="00A6752A">
            <w:pPr>
              <w:ind w:left="108"/>
              <w:rPr>
                <w:b w:val="0"/>
                <w:bCs w:val="0"/>
              </w:rPr>
            </w:pPr>
            <w:r>
              <w:sym w:font="Symbol" w:char="F077"/>
            </w:r>
            <w:r>
              <w:t xml:space="preserve"> (Aber)</w:t>
            </w:r>
          </w:p>
        </w:tc>
        <w:tc>
          <w:tcPr>
            <w:tcW w:w="1632" w:type="dxa"/>
          </w:tcPr>
          <w:p w:rsidR="003644B5" w:rsidRPr="005941CE" w:rsidRDefault="003644B5" w:rsidP="00045329">
            <w:pPr>
              <w:jc w:val="both"/>
            </w:pPr>
            <w:r>
              <w:sym w:font="Symbol" w:char="F077"/>
            </w:r>
            <w:r>
              <w:t xml:space="preserve"> (</w:t>
            </w:r>
            <w:proofErr w:type="spellStart"/>
            <w:r>
              <w:t>Aber+Acam</w:t>
            </w:r>
            <w:proofErr w:type="spellEnd"/>
            <w:r>
              <w:t>)</w:t>
            </w:r>
          </w:p>
        </w:tc>
      </w:tr>
      <w:tr w:rsidR="003644B5" w:rsidRPr="005941CE" w:rsidTr="007079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2" w:type="dxa"/>
          </w:tcPr>
          <w:p w:rsidR="003644B5" w:rsidRPr="005941CE" w:rsidRDefault="003644B5" w:rsidP="00045329">
            <w:pPr>
              <w:jc w:val="both"/>
            </w:pPr>
            <w:r w:rsidRPr="005941CE">
              <w:t>TLR1LA</w:t>
            </w:r>
          </w:p>
        </w:tc>
        <w:tc>
          <w:tcPr>
            <w:tcW w:w="1836" w:type="dxa"/>
          </w:tcPr>
          <w:p w:rsidR="003644B5" w:rsidRPr="00741D7D" w:rsidRDefault="007F7BA7" w:rsidP="00A6752A">
            <w:pPr>
              <w:ind w:left="108"/>
              <w:rPr>
                <w:rFonts w:ascii="Calibri" w:hAnsi="Calibri"/>
                <w:color w:val="000000"/>
              </w:rPr>
            </w:pPr>
            <w:r w:rsidRPr="00741D7D">
              <w:rPr>
                <w:rFonts w:ascii="Calibri" w:hAnsi="Calibri"/>
                <w:color w:val="000000"/>
              </w:rPr>
              <w:t>0.25 (</w:t>
            </w:r>
            <w:r w:rsidR="00741D7D" w:rsidRPr="00741D7D">
              <w:rPr>
                <w:rFonts w:ascii="Calibri" w:hAnsi="Calibri"/>
                <w:color w:val="000000"/>
              </w:rPr>
              <w:t>0.085</w:t>
            </w:r>
            <w:r w:rsidR="003644B5" w:rsidRPr="00741D7D">
              <w:rPr>
                <w:rFonts w:ascii="Calibri" w:hAnsi="Calibri"/>
                <w:color w:val="000000"/>
              </w:rPr>
              <w:t>)</w:t>
            </w:r>
          </w:p>
        </w:tc>
        <w:tc>
          <w:tcPr>
            <w:tcW w:w="1632" w:type="dxa"/>
          </w:tcPr>
          <w:p w:rsidR="003644B5" w:rsidRPr="006D6DC1" w:rsidRDefault="003C0B0E" w:rsidP="00045329">
            <w:pPr>
              <w:rPr>
                <w:rFonts w:ascii="Calibri" w:hAnsi="Calibri"/>
                <w:b/>
                <w:color w:val="000000"/>
                <w:u w:val="single"/>
              </w:rPr>
            </w:pPr>
            <w:r>
              <w:rPr>
                <w:rFonts w:ascii="Calibri" w:hAnsi="Calibri"/>
                <w:b/>
                <w:color w:val="000000"/>
                <w:u w:val="single"/>
              </w:rPr>
              <w:t>0.27</w:t>
            </w:r>
            <w:r w:rsidR="007F7BA7">
              <w:rPr>
                <w:rFonts w:ascii="Calibri" w:hAnsi="Calibri"/>
                <w:b/>
                <w:color w:val="000000"/>
                <w:u w:val="single"/>
              </w:rPr>
              <w:t xml:space="preserve"> (</w:t>
            </w:r>
            <w:r w:rsidR="00741D7D">
              <w:rPr>
                <w:rFonts w:ascii="Calibri" w:hAnsi="Calibri"/>
                <w:b/>
                <w:color w:val="000000"/>
                <w:u w:val="single"/>
              </w:rPr>
              <w:t>0.010</w:t>
            </w:r>
            <w:r w:rsidR="003644B5" w:rsidRPr="006D6DC1">
              <w:rPr>
                <w:rFonts w:ascii="Calibri" w:hAnsi="Calibri"/>
                <w:b/>
                <w:color w:val="000000"/>
                <w:u w:val="single"/>
              </w:rPr>
              <w:t>)</w:t>
            </w:r>
          </w:p>
        </w:tc>
      </w:tr>
      <w:tr w:rsidR="003644B5" w:rsidRPr="005941CE" w:rsidTr="00707939">
        <w:tc>
          <w:tcPr>
            <w:tcW w:w="1242" w:type="dxa"/>
          </w:tcPr>
          <w:p w:rsidR="003644B5" w:rsidRPr="005941CE" w:rsidRDefault="003644B5" w:rsidP="00045329">
            <w:pPr>
              <w:jc w:val="both"/>
            </w:pPr>
            <w:r w:rsidRPr="005941CE">
              <w:t>TLR1LB</w:t>
            </w:r>
          </w:p>
        </w:tc>
        <w:tc>
          <w:tcPr>
            <w:tcW w:w="1836" w:type="dxa"/>
          </w:tcPr>
          <w:p w:rsidR="003644B5" w:rsidRPr="006D6DC1" w:rsidRDefault="007F7BA7" w:rsidP="00A6752A">
            <w:pPr>
              <w:ind w:left="108"/>
              <w:rPr>
                <w:rFonts w:ascii="Calibri" w:hAnsi="Calibri"/>
                <w:b/>
                <w:color w:val="000000"/>
                <w:u w:val="single"/>
              </w:rPr>
            </w:pPr>
            <w:r>
              <w:rPr>
                <w:rFonts w:ascii="Calibri" w:hAnsi="Calibri"/>
                <w:b/>
                <w:color w:val="000000"/>
                <w:u w:val="single"/>
              </w:rPr>
              <w:t>0.13 (</w:t>
            </w:r>
            <w:r w:rsidR="00741D7D">
              <w:rPr>
                <w:rFonts w:ascii="Calibri" w:hAnsi="Calibri"/>
                <w:b/>
                <w:color w:val="000000"/>
                <w:u w:val="single"/>
              </w:rPr>
              <w:t>0.018</w:t>
            </w:r>
            <w:r w:rsidR="003644B5" w:rsidRPr="006D6DC1">
              <w:rPr>
                <w:rFonts w:ascii="Calibri" w:hAnsi="Calibri"/>
                <w:b/>
                <w:color w:val="000000"/>
                <w:u w:val="single"/>
              </w:rPr>
              <w:t>)</w:t>
            </w:r>
          </w:p>
        </w:tc>
        <w:tc>
          <w:tcPr>
            <w:tcW w:w="1632" w:type="dxa"/>
          </w:tcPr>
          <w:p w:rsidR="003644B5" w:rsidRPr="006D6DC1" w:rsidRDefault="003C0B0E" w:rsidP="00045329">
            <w:pPr>
              <w:rPr>
                <w:rFonts w:ascii="Calibri" w:hAnsi="Calibri"/>
                <w:b/>
                <w:color w:val="000000"/>
                <w:u w:val="single"/>
              </w:rPr>
            </w:pPr>
            <w:r>
              <w:rPr>
                <w:rFonts w:ascii="Calibri" w:hAnsi="Calibri"/>
                <w:b/>
                <w:color w:val="000000"/>
                <w:u w:val="single"/>
              </w:rPr>
              <w:t>0.18</w:t>
            </w:r>
            <w:r w:rsidR="007F7BA7">
              <w:rPr>
                <w:rFonts w:ascii="Calibri" w:hAnsi="Calibri"/>
                <w:b/>
                <w:color w:val="000000"/>
                <w:u w:val="single"/>
              </w:rPr>
              <w:t xml:space="preserve"> (</w:t>
            </w:r>
            <w:r w:rsidR="00741D7D">
              <w:rPr>
                <w:rFonts w:ascii="Calibri" w:hAnsi="Calibri"/>
                <w:b/>
                <w:color w:val="000000"/>
                <w:u w:val="single"/>
              </w:rPr>
              <w:t>0.002</w:t>
            </w:r>
            <w:r w:rsidR="003644B5" w:rsidRPr="006D6DC1">
              <w:rPr>
                <w:rFonts w:ascii="Calibri" w:hAnsi="Calibri"/>
                <w:b/>
                <w:color w:val="000000"/>
                <w:u w:val="single"/>
              </w:rPr>
              <w:t>)</w:t>
            </w:r>
          </w:p>
        </w:tc>
      </w:tr>
      <w:tr w:rsidR="003644B5" w:rsidRPr="005941CE" w:rsidTr="007079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2" w:type="dxa"/>
          </w:tcPr>
          <w:p w:rsidR="003644B5" w:rsidRPr="005941CE" w:rsidRDefault="003644B5" w:rsidP="00045329">
            <w:pPr>
              <w:jc w:val="both"/>
            </w:pPr>
            <w:r w:rsidRPr="005941CE">
              <w:t>TLR3</w:t>
            </w:r>
          </w:p>
        </w:tc>
        <w:tc>
          <w:tcPr>
            <w:tcW w:w="1836" w:type="dxa"/>
          </w:tcPr>
          <w:p w:rsidR="003644B5" w:rsidRPr="009B2BAE" w:rsidRDefault="007F7BA7" w:rsidP="007F7BA7">
            <w:pPr>
              <w:ind w:left="108"/>
              <w:rPr>
                <w:rFonts w:ascii="Calibri" w:hAnsi="Calibri"/>
                <w:color w:val="000000"/>
              </w:rPr>
            </w:pPr>
            <w:r w:rsidRPr="009B2BAE">
              <w:rPr>
                <w:rFonts w:ascii="Calibri" w:hAnsi="Calibri"/>
                <w:color w:val="000000"/>
              </w:rPr>
              <w:t>0.50</w:t>
            </w:r>
            <w:r w:rsidR="003644B5" w:rsidRPr="009B2BAE">
              <w:rPr>
                <w:rFonts w:ascii="Calibri" w:hAnsi="Calibri"/>
                <w:color w:val="000000"/>
              </w:rPr>
              <w:t xml:space="preserve"> (</w:t>
            </w:r>
            <w:r w:rsidR="00741D7D" w:rsidRPr="009B2BAE">
              <w:rPr>
                <w:rFonts w:ascii="Calibri" w:hAnsi="Calibri"/>
                <w:color w:val="000000"/>
              </w:rPr>
              <w:t>0.203</w:t>
            </w:r>
            <w:r w:rsidR="003644B5" w:rsidRPr="009B2BAE">
              <w:rPr>
                <w:rFonts w:ascii="Calibri" w:hAnsi="Calibri"/>
                <w:color w:val="000000"/>
              </w:rPr>
              <w:t>)</w:t>
            </w:r>
          </w:p>
        </w:tc>
        <w:tc>
          <w:tcPr>
            <w:tcW w:w="1632" w:type="dxa"/>
          </w:tcPr>
          <w:p w:rsidR="003644B5" w:rsidRPr="006D6DC1" w:rsidRDefault="003C0B0E" w:rsidP="00045329">
            <w:pPr>
              <w:rPr>
                <w:rFonts w:ascii="Calibri" w:hAnsi="Calibri"/>
                <w:b/>
                <w:color w:val="000000"/>
                <w:u w:val="single"/>
              </w:rPr>
            </w:pPr>
            <w:r>
              <w:rPr>
                <w:rFonts w:ascii="Calibri" w:hAnsi="Calibri"/>
                <w:b/>
                <w:color w:val="000000"/>
                <w:u w:val="single"/>
              </w:rPr>
              <w:t>0.39</w:t>
            </w:r>
            <w:r w:rsidR="007F7BA7">
              <w:rPr>
                <w:rFonts w:ascii="Calibri" w:hAnsi="Calibri"/>
                <w:b/>
                <w:color w:val="000000"/>
                <w:u w:val="single"/>
              </w:rPr>
              <w:t xml:space="preserve"> (</w:t>
            </w:r>
            <w:r w:rsidR="00741D7D">
              <w:rPr>
                <w:rFonts w:ascii="Calibri" w:hAnsi="Calibri"/>
                <w:b/>
                <w:color w:val="000000"/>
                <w:u w:val="single"/>
              </w:rPr>
              <w:t>0.040</w:t>
            </w:r>
            <w:r w:rsidR="003644B5" w:rsidRPr="006D6DC1">
              <w:rPr>
                <w:rFonts w:ascii="Calibri" w:hAnsi="Calibri"/>
                <w:b/>
                <w:color w:val="000000"/>
                <w:u w:val="single"/>
              </w:rPr>
              <w:t>)</w:t>
            </w:r>
          </w:p>
        </w:tc>
      </w:tr>
      <w:tr w:rsidR="003644B5" w:rsidRPr="005941CE" w:rsidTr="00707939">
        <w:tc>
          <w:tcPr>
            <w:tcW w:w="1242" w:type="dxa"/>
          </w:tcPr>
          <w:p w:rsidR="003644B5" w:rsidRPr="005941CE" w:rsidRDefault="003644B5" w:rsidP="00045329">
            <w:pPr>
              <w:jc w:val="both"/>
            </w:pPr>
            <w:r w:rsidRPr="005941CE">
              <w:t>TLR4</w:t>
            </w:r>
          </w:p>
        </w:tc>
        <w:tc>
          <w:tcPr>
            <w:tcW w:w="1836" w:type="dxa"/>
          </w:tcPr>
          <w:p w:rsidR="003644B5" w:rsidRDefault="003644B5" w:rsidP="00A6752A">
            <w:pPr>
              <w:ind w:left="108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1 (0.389)</w:t>
            </w:r>
          </w:p>
        </w:tc>
        <w:tc>
          <w:tcPr>
            <w:tcW w:w="1632" w:type="dxa"/>
          </w:tcPr>
          <w:p w:rsidR="003644B5" w:rsidRPr="006D6DC1" w:rsidRDefault="003644B5" w:rsidP="00045329">
            <w:pPr>
              <w:rPr>
                <w:rFonts w:ascii="Calibri" w:hAnsi="Calibri"/>
                <w:b/>
                <w:color w:val="000000"/>
                <w:u w:val="single"/>
              </w:rPr>
            </w:pPr>
            <w:r w:rsidRPr="006D6DC1">
              <w:rPr>
                <w:rFonts w:ascii="Calibri" w:hAnsi="Calibri"/>
                <w:b/>
                <w:color w:val="000000"/>
                <w:u w:val="single"/>
              </w:rPr>
              <w:t>0.24 (0.014)</w:t>
            </w:r>
          </w:p>
        </w:tc>
      </w:tr>
      <w:tr w:rsidR="003644B5" w:rsidRPr="005941CE" w:rsidTr="007079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2" w:type="dxa"/>
          </w:tcPr>
          <w:p w:rsidR="003644B5" w:rsidRPr="005941CE" w:rsidRDefault="003644B5" w:rsidP="00045329">
            <w:pPr>
              <w:jc w:val="both"/>
            </w:pPr>
            <w:r w:rsidRPr="005941CE">
              <w:t>TLR21</w:t>
            </w:r>
          </w:p>
        </w:tc>
        <w:tc>
          <w:tcPr>
            <w:tcW w:w="1836" w:type="dxa"/>
          </w:tcPr>
          <w:p w:rsidR="003644B5" w:rsidRDefault="003644B5" w:rsidP="00A6752A">
            <w:pPr>
              <w:ind w:left="108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0 (0.169)</w:t>
            </w:r>
          </w:p>
        </w:tc>
        <w:tc>
          <w:tcPr>
            <w:tcW w:w="1632" w:type="dxa"/>
          </w:tcPr>
          <w:p w:rsidR="003644B5" w:rsidRPr="009B2BAE" w:rsidRDefault="003644B5" w:rsidP="00045329">
            <w:pPr>
              <w:rPr>
                <w:rFonts w:ascii="Calibri" w:hAnsi="Calibri"/>
                <w:color w:val="000000"/>
              </w:rPr>
            </w:pPr>
            <w:r w:rsidRPr="009B2BAE">
              <w:rPr>
                <w:rFonts w:ascii="Calibri" w:hAnsi="Calibri"/>
                <w:color w:val="000000"/>
              </w:rPr>
              <w:t>0.22 (0.056)</w:t>
            </w:r>
          </w:p>
        </w:tc>
      </w:tr>
    </w:tbl>
    <w:p w:rsidR="00A6752A" w:rsidRDefault="00A6752A" w:rsidP="003644B5">
      <w:pPr>
        <w:jc w:val="both"/>
        <w:sectPr w:rsidR="00A6752A" w:rsidSect="000E4B80">
          <w:pgSz w:w="11907" w:h="16839" w:code="9"/>
          <w:pgMar w:top="1135" w:right="1440" w:bottom="0" w:left="1440" w:header="720" w:footer="720" w:gutter="0"/>
          <w:lnNumType w:countBy="1" w:restart="continuous"/>
          <w:cols w:space="720"/>
          <w:docGrid w:linePitch="360"/>
        </w:sectPr>
      </w:pPr>
    </w:p>
    <w:p w:rsidR="00A6752A" w:rsidRDefault="009F2048" w:rsidP="00C12580">
      <w:pPr>
        <w:spacing w:line="480" w:lineRule="auto"/>
        <w:jc w:val="both"/>
      </w:pPr>
      <w:r>
        <w:lastRenderedPageBreak/>
        <w:t>Table S5</w:t>
      </w:r>
      <w:r w:rsidR="00A6752A">
        <w:t xml:space="preserve">. Codons in </w:t>
      </w:r>
      <w:r w:rsidR="00146338">
        <w:t xml:space="preserve">TLR1LA, </w:t>
      </w:r>
      <w:r w:rsidR="00A6752A">
        <w:t xml:space="preserve">TLR3 and TLR4 identified as being under positive selection across Berthelot’s and tawny pipits, using </w:t>
      </w:r>
      <w:r w:rsidR="000B7293">
        <w:t xml:space="preserve">two </w:t>
      </w:r>
      <w:r w:rsidR="00A6752A">
        <w:t>different methods: FUBAR and MEME. Codon numbers correspond to the chicken mRNA</w:t>
      </w:r>
      <w:r>
        <w:t xml:space="preserve"> for the respective TLR locus</w:t>
      </w:r>
      <w:r w:rsidR="00A6752A">
        <w:t xml:space="preserve">. Codons detected by </w:t>
      </w:r>
      <w:r w:rsidR="00DD000D">
        <w:t>both</w:t>
      </w:r>
      <w:r w:rsidR="00A6752A">
        <w:t xml:space="preserve"> methods are shown in bold.</w:t>
      </w:r>
    </w:p>
    <w:tbl>
      <w:tblPr>
        <w:tblStyle w:val="LightShading4"/>
        <w:tblW w:w="0" w:type="auto"/>
        <w:tblLook w:val="04A0" w:firstRow="1" w:lastRow="0" w:firstColumn="1" w:lastColumn="0" w:noHBand="0" w:noVBand="1"/>
      </w:tblPr>
      <w:tblGrid>
        <w:gridCol w:w="880"/>
        <w:gridCol w:w="1530"/>
        <w:gridCol w:w="2205"/>
      </w:tblGrid>
      <w:tr w:rsidR="000B7293" w:rsidTr="009B696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B7293" w:rsidRPr="00E34CA5" w:rsidRDefault="000B7293" w:rsidP="00DF40AD">
            <w:pPr>
              <w:ind w:left="0" w:firstLine="0"/>
              <w:jc w:val="both"/>
            </w:pPr>
            <w:r>
              <w:t>Locus</w:t>
            </w:r>
          </w:p>
        </w:tc>
        <w:tc>
          <w:tcPr>
            <w:tcW w:w="1530" w:type="dxa"/>
          </w:tcPr>
          <w:p w:rsidR="000B7293" w:rsidRDefault="000B7293" w:rsidP="00DF40AD">
            <w:pPr>
              <w:ind w:left="0" w:firstLine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FUBAR</w:t>
            </w:r>
          </w:p>
        </w:tc>
        <w:tc>
          <w:tcPr>
            <w:tcW w:w="2205" w:type="dxa"/>
          </w:tcPr>
          <w:p w:rsidR="000B7293" w:rsidRDefault="000B7293" w:rsidP="00DF40AD">
            <w:pPr>
              <w:ind w:left="0" w:firstLine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EME</w:t>
            </w:r>
          </w:p>
        </w:tc>
      </w:tr>
      <w:tr w:rsidR="000B7293" w:rsidTr="009B69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B7293" w:rsidRPr="000B7293" w:rsidRDefault="000B7293" w:rsidP="00AF645A">
            <w:pPr>
              <w:ind w:left="0" w:firstLine="0"/>
              <w:jc w:val="both"/>
            </w:pPr>
            <w:r w:rsidRPr="000B7293">
              <w:t>TLR1LA</w:t>
            </w:r>
          </w:p>
        </w:tc>
        <w:tc>
          <w:tcPr>
            <w:tcW w:w="1530" w:type="dxa"/>
          </w:tcPr>
          <w:p w:rsidR="000B7293" w:rsidRPr="000B7293" w:rsidRDefault="000B7293" w:rsidP="00F14A2F">
            <w:p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B7293">
              <w:t>392</w:t>
            </w:r>
            <w:r w:rsidRPr="000B7293">
              <w:rPr>
                <w:b/>
              </w:rPr>
              <w:t xml:space="preserve">, 500, </w:t>
            </w:r>
            <w:r w:rsidRPr="000B7293">
              <w:t>502</w:t>
            </w:r>
            <w:r w:rsidRPr="000B7293">
              <w:rPr>
                <w:b/>
              </w:rPr>
              <w:t xml:space="preserve"> </w:t>
            </w:r>
          </w:p>
        </w:tc>
        <w:tc>
          <w:tcPr>
            <w:tcW w:w="2205" w:type="dxa"/>
          </w:tcPr>
          <w:p w:rsidR="000B7293" w:rsidRPr="000B7293" w:rsidRDefault="000B7293" w:rsidP="00AF645A">
            <w:p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B7293">
              <w:rPr>
                <w:b/>
              </w:rPr>
              <w:t>500</w:t>
            </w:r>
          </w:p>
        </w:tc>
      </w:tr>
      <w:tr w:rsidR="000B7293" w:rsidTr="009B696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B7293" w:rsidRPr="000B7293" w:rsidRDefault="000B7293" w:rsidP="00DF40AD">
            <w:pPr>
              <w:ind w:left="0" w:firstLine="0"/>
              <w:jc w:val="both"/>
            </w:pPr>
            <w:r w:rsidRPr="000B7293">
              <w:t>TLR3</w:t>
            </w:r>
          </w:p>
        </w:tc>
        <w:tc>
          <w:tcPr>
            <w:tcW w:w="1530" w:type="dxa"/>
          </w:tcPr>
          <w:p w:rsidR="000B7293" w:rsidRPr="000B7293" w:rsidRDefault="000B7293" w:rsidP="009B6969">
            <w:pPr>
              <w:ind w:left="0" w:right="-18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0B7293">
              <w:rPr>
                <w:b/>
              </w:rPr>
              <w:t>260, 261</w:t>
            </w:r>
          </w:p>
        </w:tc>
        <w:tc>
          <w:tcPr>
            <w:tcW w:w="2205" w:type="dxa"/>
          </w:tcPr>
          <w:p w:rsidR="000B7293" w:rsidRPr="000B7293" w:rsidRDefault="000B7293" w:rsidP="007C34E9">
            <w:pPr>
              <w:ind w:left="0" w:firstLine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B7293">
              <w:t>196</w:t>
            </w:r>
            <w:r w:rsidRPr="000B7293">
              <w:rPr>
                <w:b/>
              </w:rPr>
              <w:t xml:space="preserve">, </w:t>
            </w:r>
            <w:r w:rsidRPr="000B7293">
              <w:t xml:space="preserve">207, 216, 224, 238, </w:t>
            </w:r>
            <w:r w:rsidRPr="000B7293">
              <w:rPr>
                <w:b/>
              </w:rPr>
              <w:t>260</w:t>
            </w:r>
            <w:r w:rsidRPr="000B7293">
              <w:t xml:space="preserve">, </w:t>
            </w:r>
            <w:r w:rsidRPr="000B7293">
              <w:rPr>
                <w:b/>
              </w:rPr>
              <w:t>261</w:t>
            </w:r>
            <w:r w:rsidRPr="000B7293">
              <w:t>, 305, 350, 380, 466</w:t>
            </w:r>
          </w:p>
        </w:tc>
      </w:tr>
      <w:tr w:rsidR="000B7293" w:rsidTr="009B69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B7293" w:rsidRPr="000B7293" w:rsidRDefault="000B7293" w:rsidP="00DF40AD">
            <w:pPr>
              <w:ind w:left="0" w:firstLine="0"/>
              <w:jc w:val="both"/>
            </w:pPr>
            <w:r w:rsidRPr="000B7293">
              <w:t>TLR4</w:t>
            </w:r>
          </w:p>
        </w:tc>
        <w:tc>
          <w:tcPr>
            <w:tcW w:w="1530" w:type="dxa"/>
          </w:tcPr>
          <w:p w:rsidR="000B7293" w:rsidRPr="000B7293" w:rsidRDefault="000B7293" w:rsidP="00DF40AD">
            <w:p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7293">
              <w:rPr>
                <w:b/>
              </w:rPr>
              <w:t>252</w:t>
            </w:r>
            <w:r w:rsidRPr="000B7293">
              <w:t>, 332</w:t>
            </w:r>
          </w:p>
        </w:tc>
        <w:tc>
          <w:tcPr>
            <w:tcW w:w="2205" w:type="dxa"/>
          </w:tcPr>
          <w:p w:rsidR="000B7293" w:rsidRPr="000B7293" w:rsidRDefault="000B7293" w:rsidP="00DF40AD">
            <w:pPr>
              <w:ind w:left="0" w:firstLine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7293">
              <w:rPr>
                <w:b/>
              </w:rPr>
              <w:t>252</w:t>
            </w:r>
          </w:p>
        </w:tc>
      </w:tr>
    </w:tbl>
    <w:p w:rsidR="00A6752A" w:rsidRDefault="00A6752A" w:rsidP="00A6752A">
      <w:pPr>
        <w:spacing w:line="480" w:lineRule="auto"/>
        <w:jc w:val="both"/>
        <w:sectPr w:rsidR="00A6752A" w:rsidSect="000E4B80">
          <w:pgSz w:w="11907" w:h="16839" w:code="9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3644B5" w:rsidRPr="00EA65CC" w:rsidRDefault="003644B5" w:rsidP="003644B5">
      <w:pPr>
        <w:spacing w:line="480" w:lineRule="auto"/>
        <w:jc w:val="both"/>
      </w:pPr>
      <w:r>
        <w:lastRenderedPageBreak/>
        <w:t xml:space="preserve">Figures S1 – S5: Maximum likelihood phylogenetic trees of haplotypes at five TLR loci in five bird species: </w:t>
      </w:r>
      <w:r w:rsidRPr="00727ADE">
        <w:rPr>
          <w:i/>
        </w:rPr>
        <w:t>Came</w:t>
      </w:r>
      <w:r>
        <w:t xml:space="preserve"> = house finch, </w:t>
      </w:r>
      <w:proofErr w:type="spellStart"/>
      <w:r>
        <w:rPr>
          <w:i/>
        </w:rPr>
        <w:t>Carpodacu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mexicanus</w:t>
      </w:r>
      <w:proofErr w:type="spellEnd"/>
      <w:r>
        <w:t xml:space="preserve">; </w:t>
      </w:r>
      <w:proofErr w:type="spellStart"/>
      <w:r w:rsidRPr="00727ADE">
        <w:rPr>
          <w:i/>
        </w:rPr>
        <w:t>Peau</w:t>
      </w:r>
      <w:proofErr w:type="spellEnd"/>
      <w:r>
        <w:t xml:space="preserve"> = New Zealand robin, </w:t>
      </w:r>
      <w:proofErr w:type="spellStart"/>
      <w:r>
        <w:rPr>
          <w:i/>
        </w:rPr>
        <w:t>Petroic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austral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rakiura</w:t>
      </w:r>
      <w:proofErr w:type="spellEnd"/>
      <w:r>
        <w:t xml:space="preserve">; </w:t>
      </w:r>
      <w:proofErr w:type="spellStart"/>
      <w:r w:rsidRPr="00727ADE">
        <w:rPr>
          <w:i/>
        </w:rPr>
        <w:t>Fana</w:t>
      </w:r>
      <w:proofErr w:type="spellEnd"/>
      <w:r>
        <w:t xml:space="preserve"> = </w:t>
      </w:r>
      <w:proofErr w:type="gramStart"/>
      <w:r>
        <w:t>Lesser</w:t>
      </w:r>
      <w:proofErr w:type="gramEnd"/>
      <w:r>
        <w:t xml:space="preserve"> kestrel, </w:t>
      </w:r>
      <w:r>
        <w:rPr>
          <w:i/>
        </w:rPr>
        <w:t xml:space="preserve">Falco </w:t>
      </w:r>
      <w:proofErr w:type="spellStart"/>
      <w:r w:rsidRPr="00EA65CC">
        <w:rPr>
          <w:i/>
        </w:rPr>
        <w:t>naumanni</w:t>
      </w:r>
      <w:proofErr w:type="spellEnd"/>
      <w:r>
        <w:t xml:space="preserve">; </w:t>
      </w:r>
      <w:proofErr w:type="spellStart"/>
      <w:r w:rsidRPr="00727ADE">
        <w:rPr>
          <w:i/>
        </w:rPr>
        <w:t>Anbe</w:t>
      </w:r>
      <w:proofErr w:type="spellEnd"/>
      <w:r>
        <w:t xml:space="preserve"> = Berthelot’s pipit, </w:t>
      </w:r>
      <w:proofErr w:type="spellStart"/>
      <w:r>
        <w:rPr>
          <w:i/>
        </w:rPr>
        <w:t>Anthu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berthelotii</w:t>
      </w:r>
      <w:proofErr w:type="spellEnd"/>
      <w:r>
        <w:rPr>
          <w:i/>
        </w:rPr>
        <w:t>,</w:t>
      </w:r>
      <w:r>
        <w:t xml:space="preserve"> and</w:t>
      </w:r>
      <w:r w:rsidRPr="00727ADE">
        <w:rPr>
          <w:i/>
        </w:rPr>
        <w:t xml:space="preserve"> </w:t>
      </w:r>
      <w:proofErr w:type="spellStart"/>
      <w:r w:rsidRPr="00727ADE">
        <w:rPr>
          <w:i/>
        </w:rPr>
        <w:t>Anca</w:t>
      </w:r>
      <w:proofErr w:type="spellEnd"/>
      <w:r>
        <w:t xml:space="preserve"> = tawny pipit, </w:t>
      </w:r>
      <w:proofErr w:type="spellStart"/>
      <w:r>
        <w:rPr>
          <w:i/>
        </w:rPr>
        <w:t>Anthu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campestris</w:t>
      </w:r>
      <w:proofErr w:type="spellEnd"/>
      <w:r>
        <w:rPr>
          <w:i/>
        </w:rPr>
        <w:t xml:space="preserve">. </w:t>
      </w:r>
      <w:r w:rsidR="00045329">
        <w:t xml:space="preserve">Figure S1 = TLR1LA, S2 = TLR1LB, S3 = TLR3, S4 = TLR4, S5 = TLR21. </w:t>
      </w:r>
      <w:r>
        <w:t xml:space="preserve">Node values represent bootstrap support. </w:t>
      </w:r>
      <w:proofErr w:type="spellStart"/>
      <w:r>
        <w:t>Subtrees</w:t>
      </w:r>
      <w:proofErr w:type="spellEnd"/>
      <w:r>
        <w:t xml:space="preserve"> for </w:t>
      </w:r>
      <w:proofErr w:type="spellStart"/>
      <w:r w:rsidR="00F86613" w:rsidRPr="00727ADE">
        <w:rPr>
          <w:i/>
        </w:rPr>
        <w:t>Peau</w:t>
      </w:r>
      <w:proofErr w:type="spellEnd"/>
      <w:r w:rsidR="00F86613" w:rsidRPr="00727ADE">
        <w:rPr>
          <w:i/>
        </w:rPr>
        <w:t xml:space="preserve">, </w:t>
      </w:r>
      <w:proofErr w:type="spellStart"/>
      <w:r w:rsidR="00F86613" w:rsidRPr="00727ADE">
        <w:rPr>
          <w:i/>
        </w:rPr>
        <w:t>Anca</w:t>
      </w:r>
      <w:proofErr w:type="spellEnd"/>
      <w:r w:rsidR="00F86613">
        <w:t xml:space="preserve"> and </w:t>
      </w:r>
      <w:proofErr w:type="spellStart"/>
      <w:r w:rsidR="00F86613" w:rsidRPr="00727ADE">
        <w:rPr>
          <w:i/>
        </w:rPr>
        <w:t>Fana</w:t>
      </w:r>
      <w:proofErr w:type="spellEnd"/>
      <w:r w:rsidR="00F86613" w:rsidRPr="00727ADE">
        <w:rPr>
          <w:i/>
        </w:rPr>
        <w:t xml:space="preserve"> </w:t>
      </w:r>
      <w:r w:rsidR="00F86613">
        <w:t>were collapsed</w:t>
      </w:r>
      <w:r>
        <w:t>. Height of the collapsed subtree is proportional to the number of haplotypes in the subtree.</w:t>
      </w:r>
    </w:p>
    <w:p w:rsidR="003644B5" w:rsidRPr="00916CF7" w:rsidRDefault="003644B5" w:rsidP="003644B5">
      <w:pPr>
        <w:spacing w:line="480" w:lineRule="auto"/>
        <w:jc w:val="both"/>
      </w:pPr>
      <w:r>
        <w:t xml:space="preserve">Figures S6 – S10: </w:t>
      </w:r>
      <w:r w:rsidRPr="00916CF7">
        <w:t>Network</w:t>
      </w:r>
      <w:r w:rsidR="00320F46">
        <w:t>s</w:t>
      </w:r>
      <w:r w:rsidRPr="00916CF7">
        <w:t xml:space="preserve"> of TLR haplotypes found in populations of Berthelot’s pipits (Yellow: </w:t>
      </w:r>
      <w:r w:rsidR="00DD000D" w:rsidRPr="00916CF7">
        <w:t>Canary Islands</w:t>
      </w:r>
      <w:r w:rsidRPr="00916CF7">
        <w:t>, Blue:</w:t>
      </w:r>
      <w:r w:rsidR="00DD000D" w:rsidRPr="00916CF7">
        <w:t xml:space="preserve"> </w:t>
      </w:r>
      <w:proofErr w:type="spellStart"/>
      <w:r w:rsidR="00F86613">
        <w:t>Selvagens</w:t>
      </w:r>
      <w:proofErr w:type="spellEnd"/>
      <w:r w:rsidR="00F86613">
        <w:t xml:space="preserve">, Green: Madeira) </w:t>
      </w:r>
      <w:r w:rsidRPr="00916CF7">
        <w:t>and in tawny pipits (white circles). Each circle represents one haplotype. Connections between circles denote the number of nucleotide substitutions needed to change from one haplotype to another</w:t>
      </w:r>
      <w:r w:rsidR="00045329">
        <w:t>.</w:t>
      </w:r>
      <w:r w:rsidRPr="00916CF7">
        <w:t xml:space="preserve"> </w:t>
      </w:r>
      <w:r w:rsidR="00045329">
        <w:t>N</w:t>
      </w:r>
      <w:r w:rsidRPr="00916CF7">
        <w:t xml:space="preserve">onsynonymous substitutions are marked in red. Haplotype number is denoted beside each circle and size of the circle is proportional to the abundance of the haplotype in Berthelot’s pipits. </w:t>
      </w:r>
      <w:r w:rsidR="000A5D9D">
        <w:t>Circles representing tawny pipit haplotypes are drawn at a standard size, and are for comparison of relationships with Berthelot’s pipit haplotypes only.</w:t>
      </w:r>
    </w:p>
    <w:p w:rsidR="003644B5" w:rsidRDefault="003644B5"/>
    <w:sectPr w:rsidR="003644B5" w:rsidSect="000E4B80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380402"/>
    <w:multiLevelType w:val="hybridMultilevel"/>
    <w:tmpl w:val="51D24A60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A01C7C"/>
    <w:multiLevelType w:val="hybridMultilevel"/>
    <w:tmpl w:val="53B0EE78"/>
    <w:lvl w:ilvl="0" w:tplc="7EF2785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B32286"/>
    <w:multiLevelType w:val="hybridMultilevel"/>
    <w:tmpl w:val="0BC62CE4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BC73F7C"/>
    <w:multiLevelType w:val="hybridMultilevel"/>
    <w:tmpl w:val="E584B03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2B868DD"/>
    <w:multiLevelType w:val="hybridMultilevel"/>
    <w:tmpl w:val="68921686"/>
    <w:lvl w:ilvl="0" w:tplc="6C127A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430B48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8AA2D8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14834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1EA6C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D0600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0784C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AD2E1F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EF0D32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32D42094"/>
    <w:multiLevelType w:val="hybridMultilevel"/>
    <w:tmpl w:val="DE8058A8"/>
    <w:lvl w:ilvl="0" w:tplc="F9DC38D6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413421A"/>
    <w:multiLevelType w:val="hybridMultilevel"/>
    <w:tmpl w:val="FDC4DD7C"/>
    <w:lvl w:ilvl="0" w:tplc="AAC8627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4797922"/>
    <w:multiLevelType w:val="hybridMultilevel"/>
    <w:tmpl w:val="0CD800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2AF1746"/>
    <w:multiLevelType w:val="hybridMultilevel"/>
    <w:tmpl w:val="110EBFD6"/>
    <w:lvl w:ilvl="0" w:tplc="459CE80E">
      <w:start w:val="1"/>
      <w:numFmt w:val="upperLetter"/>
      <w:lvlText w:val="%1."/>
      <w:lvlJc w:val="left"/>
      <w:pPr>
        <w:ind w:left="25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971" w:hanging="360"/>
      </w:pPr>
    </w:lvl>
    <w:lvl w:ilvl="2" w:tplc="0809001B" w:tentative="1">
      <w:start w:val="1"/>
      <w:numFmt w:val="lowerRoman"/>
      <w:lvlText w:val="%3."/>
      <w:lvlJc w:val="right"/>
      <w:pPr>
        <w:ind w:left="1691" w:hanging="180"/>
      </w:pPr>
    </w:lvl>
    <w:lvl w:ilvl="3" w:tplc="0809000F" w:tentative="1">
      <w:start w:val="1"/>
      <w:numFmt w:val="decimal"/>
      <w:lvlText w:val="%4."/>
      <w:lvlJc w:val="left"/>
      <w:pPr>
        <w:ind w:left="2411" w:hanging="360"/>
      </w:pPr>
    </w:lvl>
    <w:lvl w:ilvl="4" w:tplc="08090019" w:tentative="1">
      <w:start w:val="1"/>
      <w:numFmt w:val="lowerLetter"/>
      <w:lvlText w:val="%5."/>
      <w:lvlJc w:val="left"/>
      <w:pPr>
        <w:ind w:left="3131" w:hanging="360"/>
      </w:pPr>
    </w:lvl>
    <w:lvl w:ilvl="5" w:tplc="0809001B" w:tentative="1">
      <w:start w:val="1"/>
      <w:numFmt w:val="lowerRoman"/>
      <w:lvlText w:val="%6."/>
      <w:lvlJc w:val="right"/>
      <w:pPr>
        <w:ind w:left="3851" w:hanging="180"/>
      </w:pPr>
    </w:lvl>
    <w:lvl w:ilvl="6" w:tplc="0809000F" w:tentative="1">
      <w:start w:val="1"/>
      <w:numFmt w:val="decimal"/>
      <w:lvlText w:val="%7."/>
      <w:lvlJc w:val="left"/>
      <w:pPr>
        <w:ind w:left="4571" w:hanging="360"/>
      </w:pPr>
    </w:lvl>
    <w:lvl w:ilvl="7" w:tplc="08090019" w:tentative="1">
      <w:start w:val="1"/>
      <w:numFmt w:val="lowerLetter"/>
      <w:lvlText w:val="%8."/>
      <w:lvlJc w:val="left"/>
      <w:pPr>
        <w:ind w:left="5291" w:hanging="360"/>
      </w:pPr>
    </w:lvl>
    <w:lvl w:ilvl="8" w:tplc="0809001B" w:tentative="1">
      <w:start w:val="1"/>
      <w:numFmt w:val="lowerRoman"/>
      <w:lvlText w:val="%9."/>
      <w:lvlJc w:val="right"/>
      <w:pPr>
        <w:ind w:left="6011" w:hanging="180"/>
      </w:pPr>
    </w:lvl>
  </w:abstractNum>
  <w:abstractNum w:abstractNumId="9">
    <w:nsid w:val="7E113892"/>
    <w:multiLevelType w:val="hybridMultilevel"/>
    <w:tmpl w:val="49F6BE3C"/>
    <w:lvl w:ilvl="0" w:tplc="117075CA">
      <w:start w:val="1"/>
      <w:numFmt w:val="upperLetter"/>
      <w:lvlText w:val="%1."/>
      <w:lvlJc w:val="left"/>
      <w:pPr>
        <w:ind w:left="25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971" w:hanging="360"/>
      </w:pPr>
    </w:lvl>
    <w:lvl w:ilvl="2" w:tplc="0809001B" w:tentative="1">
      <w:start w:val="1"/>
      <w:numFmt w:val="lowerRoman"/>
      <w:lvlText w:val="%3."/>
      <w:lvlJc w:val="right"/>
      <w:pPr>
        <w:ind w:left="1691" w:hanging="180"/>
      </w:pPr>
    </w:lvl>
    <w:lvl w:ilvl="3" w:tplc="0809000F" w:tentative="1">
      <w:start w:val="1"/>
      <w:numFmt w:val="decimal"/>
      <w:lvlText w:val="%4."/>
      <w:lvlJc w:val="left"/>
      <w:pPr>
        <w:ind w:left="2411" w:hanging="360"/>
      </w:pPr>
    </w:lvl>
    <w:lvl w:ilvl="4" w:tplc="08090019" w:tentative="1">
      <w:start w:val="1"/>
      <w:numFmt w:val="lowerLetter"/>
      <w:lvlText w:val="%5."/>
      <w:lvlJc w:val="left"/>
      <w:pPr>
        <w:ind w:left="3131" w:hanging="360"/>
      </w:pPr>
    </w:lvl>
    <w:lvl w:ilvl="5" w:tplc="0809001B" w:tentative="1">
      <w:start w:val="1"/>
      <w:numFmt w:val="lowerRoman"/>
      <w:lvlText w:val="%6."/>
      <w:lvlJc w:val="right"/>
      <w:pPr>
        <w:ind w:left="3851" w:hanging="180"/>
      </w:pPr>
    </w:lvl>
    <w:lvl w:ilvl="6" w:tplc="0809000F" w:tentative="1">
      <w:start w:val="1"/>
      <w:numFmt w:val="decimal"/>
      <w:lvlText w:val="%7."/>
      <w:lvlJc w:val="left"/>
      <w:pPr>
        <w:ind w:left="4571" w:hanging="360"/>
      </w:pPr>
    </w:lvl>
    <w:lvl w:ilvl="7" w:tplc="08090019" w:tentative="1">
      <w:start w:val="1"/>
      <w:numFmt w:val="lowerLetter"/>
      <w:lvlText w:val="%8."/>
      <w:lvlJc w:val="left"/>
      <w:pPr>
        <w:ind w:left="5291" w:hanging="360"/>
      </w:pPr>
    </w:lvl>
    <w:lvl w:ilvl="8" w:tplc="0809001B" w:tentative="1">
      <w:start w:val="1"/>
      <w:numFmt w:val="lowerRoman"/>
      <w:lvlText w:val="%9."/>
      <w:lvlJc w:val="right"/>
      <w:pPr>
        <w:ind w:left="6011" w:hanging="180"/>
      </w:pPr>
    </w:lvl>
  </w:abstractNum>
  <w:num w:numId="1">
    <w:abstractNumId w:val="0"/>
  </w:num>
  <w:num w:numId="2">
    <w:abstractNumId w:val="9"/>
  </w:num>
  <w:num w:numId="3">
    <w:abstractNumId w:val="7"/>
  </w:num>
  <w:num w:numId="4">
    <w:abstractNumId w:val="1"/>
  </w:num>
  <w:num w:numId="5">
    <w:abstractNumId w:val="8"/>
  </w:num>
  <w:num w:numId="6">
    <w:abstractNumId w:val="5"/>
  </w:num>
  <w:num w:numId="7">
    <w:abstractNumId w:val="6"/>
  </w:num>
  <w:num w:numId="8">
    <w:abstractNumId w:val="3"/>
  </w:num>
  <w:num w:numId="9">
    <w:abstractNumId w:val="2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3644B5"/>
    <w:rsid w:val="000005E1"/>
    <w:rsid w:val="000123E6"/>
    <w:rsid w:val="00031E2D"/>
    <w:rsid w:val="00041AF4"/>
    <w:rsid w:val="00042BCE"/>
    <w:rsid w:val="00045329"/>
    <w:rsid w:val="00053C24"/>
    <w:rsid w:val="00055A8A"/>
    <w:rsid w:val="000574B6"/>
    <w:rsid w:val="00086433"/>
    <w:rsid w:val="000A5D9D"/>
    <w:rsid w:val="000B0026"/>
    <w:rsid w:val="000B7293"/>
    <w:rsid w:val="000D2378"/>
    <w:rsid w:val="000D4451"/>
    <w:rsid w:val="000E4B80"/>
    <w:rsid w:val="00113A2E"/>
    <w:rsid w:val="00146338"/>
    <w:rsid w:val="00147140"/>
    <w:rsid w:val="001503E9"/>
    <w:rsid w:val="0017024F"/>
    <w:rsid w:val="001922B9"/>
    <w:rsid w:val="001C195B"/>
    <w:rsid w:val="001C1C6E"/>
    <w:rsid w:val="001F040E"/>
    <w:rsid w:val="001F319E"/>
    <w:rsid w:val="00203ABD"/>
    <w:rsid w:val="00221364"/>
    <w:rsid w:val="002229C8"/>
    <w:rsid w:val="002327DC"/>
    <w:rsid w:val="00243EA2"/>
    <w:rsid w:val="0025053B"/>
    <w:rsid w:val="0028774B"/>
    <w:rsid w:val="003079B3"/>
    <w:rsid w:val="00315FC9"/>
    <w:rsid w:val="00320F46"/>
    <w:rsid w:val="00323EBD"/>
    <w:rsid w:val="00354DA4"/>
    <w:rsid w:val="003644B5"/>
    <w:rsid w:val="00396A53"/>
    <w:rsid w:val="003C0B0E"/>
    <w:rsid w:val="003D49B3"/>
    <w:rsid w:val="003E1AEA"/>
    <w:rsid w:val="003E3DE2"/>
    <w:rsid w:val="003F28F6"/>
    <w:rsid w:val="00407101"/>
    <w:rsid w:val="00411389"/>
    <w:rsid w:val="004848F8"/>
    <w:rsid w:val="004A3358"/>
    <w:rsid w:val="005166DE"/>
    <w:rsid w:val="00520A8D"/>
    <w:rsid w:val="0052165A"/>
    <w:rsid w:val="00532A1F"/>
    <w:rsid w:val="00593E8B"/>
    <w:rsid w:val="005C7DE2"/>
    <w:rsid w:val="005F2A04"/>
    <w:rsid w:val="00631FF5"/>
    <w:rsid w:val="00633A1D"/>
    <w:rsid w:val="00634139"/>
    <w:rsid w:val="00652586"/>
    <w:rsid w:val="006F2CF1"/>
    <w:rsid w:val="00707939"/>
    <w:rsid w:val="007208F3"/>
    <w:rsid w:val="0072137F"/>
    <w:rsid w:val="00727ADE"/>
    <w:rsid w:val="007341E7"/>
    <w:rsid w:val="0074168A"/>
    <w:rsid w:val="00741D7D"/>
    <w:rsid w:val="007A2EA9"/>
    <w:rsid w:val="007B06B0"/>
    <w:rsid w:val="007C34E9"/>
    <w:rsid w:val="007F7BA7"/>
    <w:rsid w:val="00806832"/>
    <w:rsid w:val="0081204C"/>
    <w:rsid w:val="0084767E"/>
    <w:rsid w:val="00861AB7"/>
    <w:rsid w:val="00874809"/>
    <w:rsid w:val="00884CAD"/>
    <w:rsid w:val="008A08B7"/>
    <w:rsid w:val="008A4415"/>
    <w:rsid w:val="008C1E1F"/>
    <w:rsid w:val="008C3D22"/>
    <w:rsid w:val="008E575D"/>
    <w:rsid w:val="008E5FE1"/>
    <w:rsid w:val="00922656"/>
    <w:rsid w:val="009406DE"/>
    <w:rsid w:val="009504C5"/>
    <w:rsid w:val="00965187"/>
    <w:rsid w:val="009B130C"/>
    <w:rsid w:val="009B2BAE"/>
    <w:rsid w:val="009B6969"/>
    <w:rsid w:val="009F2048"/>
    <w:rsid w:val="00A13E60"/>
    <w:rsid w:val="00A2599C"/>
    <w:rsid w:val="00A43121"/>
    <w:rsid w:val="00A44680"/>
    <w:rsid w:val="00A46497"/>
    <w:rsid w:val="00A6752A"/>
    <w:rsid w:val="00AF645A"/>
    <w:rsid w:val="00B84676"/>
    <w:rsid w:val="00B94C69"/>
    <w:rsid w:val="00BA3531"/>
    <w:rsid w:val="00C008CB"/>
    <w:rsid w:val="00C12580"/>
    <w:rsid w:val="00C247CD"/>
    <w:rsid w:val="00C27ACC"/>
    <w:rsid w:val="00CE47E7"/>
    <w:rsid w:val="00CE6B7A"/>
    <w:rsid w:val="00D01696"/>
    <w:rsid w:val="00D03466"/>
    <w:rsid w:val="00D23E93"/>
    <w:rsid w:val="00D24398"/>
    <w:rsid w:val="00D25BD3"/>
    <w:rsid w:val="00D465E6"/>
    <w:rsid w:val="00D66FE9"/>
    <w:rsid w:val="00D70792"/>
    <w:rsid w:val="00DA7F41"/>
    <w:rsid w:val="00DB23D4"/>
    <w:rsid w:val="00DC3BF2"/>
    <w:rsid w:val="00DC7205"/>
    <w:rsid w:val="00DD000D"/>
    <w:rsid w:val="00DF40AD"/>
    <w:rsid w:val="00E01543"/>
    <w:rsid w:val="00E102F2"/>
    <w:rsid w:val="00E16AE0"/>
    <w:rsid w:val="00E56835"/>
    <w:rsid w:val="00E7001D"/>
    <w:rsid w:val="00E764B7"/>
    <w:rsid w:val="00E92BBF"/>
    <w:rsid w:val="00EC47A1"/>
    <w:rsid w:val="00F14A2F"/>
    <w:rsid w:val="00F84340"/>
    <w:rsid w:val="00F86613"/>
    <w:rsid w:val="00FA1FD1"/>
    <w:rsid w:val="00FA24F6"/>
    <w:rsid w:val="00FF7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5C719D52-F6F0-43C9-B39D-1E33859A42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9B3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3644B5"/>
    <w:rPr>
      <w:color w:val="0000FF" w:themeColor="hyperlink"/>
      <w:u w:val="single"/>
    </w:rPr>
  </w:style>
  <w:style w:type="table" w:styleId="Tablaconcuadrcula">
    <w:name w:val="Table Grid"/>
    <w:basedOn w:val="Tablanormal"/>
    <w:uiPriority w:val="59"/>
    <w:rsid w:val="003644B5"/>
    <w:pPr>
      <w:spacing w:after="0" w:line="240" w:lineRule="auto"/>
      <w:ind w:left="1080" w:hanging="720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anormal"/>
    <w:uiPriority w:val="60"/>
    <w:rsid w:val="003644B5"/>
    <w:pPr>
      <w:spacing w:after="0" w:line="240" w:lineRule="auto"/>
      <w:ind w:left="1080" w:hanging="720"/>
    </w:pPr>
    <w:rPr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2">
    <w:name w:val="Light Shading2"/>
    <w:basedOn w:val="Tablanormal"/>
    <w:uiPriority w:val="60"/>
    <w:rsid w:val="003644B5"/>
    <w:pPr>
      <w:spacing w:after="0" w:line="240" w:lineRule="auto"/>
      <w:ind w:left="1080" w:hanging="720"/>
    </w:pPr>
    <w:rPr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extodeglobo">
    <w:name w:val="Balloon Text"/>
    <w:basedOn w:val="Normal"/>
    <w:link w:val="TextodegloboCar"/>
    <w:uiPriority w:val="99"/>
    <w:semiHidden/>
    <w:unhideWhenUsed/>
    <w:rsid w:val="003644B5"/>
    <w:pPr>
      <w:spacing w:after="0" w:line="240" w:lineRule="auto"/>
      <w:ind w:left="1080" w:hanging="720"/>
    </w:pPr>
    <w:rPr>
      <w:rFonts w:ascii="Tahoma" w:hAnsi="Tahoma" w:cs="Tahoma"/>
      <w:sz w:val="16"/>
      <w:szCs w:val="16"/>
      <w:lang w:val="en-US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644B5"/>
    <w:rPr>
      <w:rFonts w:ascii="Tahoma" w:hAnsi="Tahoma" w:cs="Tahoma"/>
      <w:sz w:val="16"/>
      <w:szCs w:val="16"/>
      <w:lang w:val="en-US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644B5"/>
    <w:pPr>
      <w:spacing w:after="0" w:line="240" w:lineRule="auto"/>
      <w:ind w:left="1080" w:hanging="720"/>
    </w:pPr>
    <w:rPr>
      <w:sz w:val="20"/>
      <w:szCs w:val="20"/>
      <w:lang w:val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644B5"/>
    <w:rPr>
      <w:sz w:val="20"/>
      <w:szCs w:val="20"/>
      <w:lang w:val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644B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644B5"/>
    <w:rPr>
      <w:b/>
      <w:bCs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3644B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Prrafodelista">
    <w:name w:val="List Paragraph"/>
    <w:basedOn w:val="Normal"/>
    <w:uiPriority w:val="34"/>
    <w:qFormat/>
    <w:rsid w:val="003644B5"/>
    <w:pPr>
      <w:spacing w:after="0" w:line="240" w:lineRule="auto"/>
      <w:ind w:left="720" w:hanging="720"/>
      <w:contextualSpacing/>
    </w:pPr>
    <w:rPr>
      <w:lang w:val="en-US"/>
    </w:rPr>
  </w:style>
  <w:style w:type="table" w:customStyle="1" w:styleId="LightShading3">
    <w:name w:val="Light Shading3"/>
    <w:basedOn w:val="Tablanormal"/>
    <w:uiPriority w:val="60"/>
    <w:rsid w:val="003644B5"/>
    <w:pPr>
      <w:spacing w:after="0" w:line="240" w:lineRule="auto"/>
      <w:ind w:left="1080" w:hanging="720"/>
    </w:pPr>
    <w:rPr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MediumList11">
    <w:name w:val="Medium List 11"/>
    <w:basedOn w:val="Tablanormal"/>
    <w:uiPriority w:val="65"/>
    <w:rsid w:val="003644B5"/>
    <w:pPr>
      <w:spacing w:after="0" w:line="240" w:lineRule="auto"/>
      <w:ind w:left="1080" w:hanging="720"/>
    </w:pPr>
    <w:rPr>
      <w:color w:val="000000" w:themeColor="text1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Encabezado">
    <w:name w:val="header"/>
    <w:basedOn w:val="Normal"/>
    <w:link w:val="EncabezadoCar"/>
    <w:uiPriority w:val="99"/>
    <w:unhideWhenUsed/>
    <w:rsid w:val="003644B5"/>
    <w:pPr>
      <w:tabs>
        <w:tab w:val="center" w:pos="4513"/>
        <w:tab w:val="right" w:pos="9026"/>
      </w:tabs>
      <w:spacing w:after="0" w:line="240" w:lineRule="auto"/>
      <w:ind w:left="1080" w:hanging="720"/>
    </w:pPr>
    <w:rPr>
      <w:lang w:val="en-US"/>
    </w:rPr>
  </w:style>
  <w:style w:type="character" w:customStyle="1" w:styleId="EncabezadoCar">
    <w:name w:val="Encabezado Car"/>
    <w:basedOn w:val="Fuentedeprrafopredeter"/>
    <w:link w:val="Encabezado"/>
    <w:uiPriority w:val="99"/>
    <w:rsid w:val="003644B5"/>
    <w:rPr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3644B5"/>
    <w:pPr>
      <w:tabs>
        <w:tab w:val="center" w:pos="4513"/>
        <w:tab w:val="right" w:pos="9026"/>
      </w:tabs>
      <w:spacing w:after="0" w:line="240" w:lineRule="auto"/>
      <w:ind w:left="1080" w:hanging="720"/>
    </w:pPr>
    <w:rPr>
      <w:lang w:val="en-U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644B5"/>
    <w:rPr>
      <w:lang w:val="en-US"/>
    </w:rPr>
  </w:style>
  <w:style w:type="character" w:styleId="Nmerodelnea">
    <w:name w:val="line number"/>
    <w:basedOn w:val="Fuentedeprrafopredeter"/>
    <w:uiPriority w:val="99"/>
    <w:semiHidden/>
    <w:unhideWhenUsed/>
    <w:rsid w:val="003644B5"/>
  </w:style>
  <w:style w:type="paragraph" w:styleId="Revisin">
    <w:name w:val="Revision"/>
    <w:hidden/>
    <w:uiPriority w:val="99"/>
    <w:semiHidden/>
    <w:rsid w:val="003644B5"/>
    <w:pPr>
      <w:spacing w:after="0" w:line="240" w:lineRule="auto"/>
    </w:pPr>
    <w:rPr>
      <w:lang w:val="en-US"/>
    </w:rPr>
  </w:style>
  <w:style w:type="table" w:customStyle="1" w:styleId="LightShading4">
    <w:name w:val="Light Shading4"/>
    <w:basedOn w:val="Tablanormal"/>
    <w:uiPriority w:val="60"/>
    <w:rsid w:val="003644B5"/>
    <w:pPr>
      <w:spacing w:after="0" w:line="240" w:lineRule="auto"/>
      <w:ind w:left="1080" w:hanging="720"/>
    </w:pPr>
    <w:rPr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A6752A"/>
    <w:rPr>
      <w:sz w:val="16"/>
      <w:szCs w:val="16"/>
    </w:rPr>
  </w:style>
  <w:style w:type="table" w:customStyle="1" w:styleId="Sombreadoclaro1">
    <w:name w:val="Sombreado claro1"/>
    <w:basedOn w:val="Tablanormal"/>
    <w:uiPriority w:val="60"/>
    <w:rsid w:val="008A08B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738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3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9</Pages>
  <Words>2840</Words>
  <Characters>15622</Characters>
  <Application>Microsoft Office Word</Application>
  <DocSecurity>0</DocSecurity>
  <Lines>130</Lines>
  <Paragraphs>3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oshiba</Company>
  <LinksUpToDate>false</LinksUpToDate>
  <CharactersWithSpaces>184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alina</dc:creator>
  <cp:lastModifiedBy>Catalina Gonzalez</cp:lastModifiedBy>
  <cp:revision>4</cp:revision>
  <dcterms:created xsi:type="dcterms:W3CDTF">2015-08-19T02:44:00Z</dcterms:created>
  <dcterms:modified xsi:type="dcterms:W3CDTF">2015-10-20T17:45:00Z</dcterms:modified>
</cp:coreProperties>
</file>